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CD7A35" w14:textId="37E9BEE1" w:rsidR="009C374A" w:rsidRDefault="009C374A" w:rsidP="00375B20">
      <w:pPr>
        <w:rPr>
          <w:b/>
          <w:bCs/>
        </w:rPr>
      </w:pPr>
    </w:p>
    <w:tbl>
      <w:tblPr>
        <w:tblStyle w:val="TableGrid"/>
        <w:tblW w:w="8640" w:type="dxa"/>
        <w:tblInd w:w="108" w:type="dxa"/>
        <w:tblLayout w:type="fixed"/>
        <w:tblLook w:val="01E0" w:firstRow="1" w:lastRow="1" w:firstColumn="1" w:lastColumn="1" w:noHBand="0" w:noVBand="0"/>
      </w:tblPr>
      <w:tblGrid>
        <w:gridCol w:w="8640"/>
      </w:tblGrid>
      <w:tr w:rsidR="00C8423A" w:rsidRPr="000A7603" w14:paraId="3CA33060" w14:textId="77777777" w:rsidTr="009F4EA0">
        <w:tc>
          <w:tcPr>
            <w:tcW w:w="8640" w:type="dxa"/>
            <w:shd w:val="clear" w:color="auto" w:fill="F2F2F2" w:themeFill="background1" w:themeFillShade="F2"/>
          </w:tcPr>
          <w:p w14:paraId="2003E176" w14:textId="765569DF" w:rsidR="00C8423A" w:rsidRPr="000A7603" w:rsidRDefault="000A7603" w:rsidP="000A7603">
            <w:pPr>
              <w:jc w:val="both"/>
              <w:rPr>
                <w:rFonts w:ascii="Arial" w:hAnsi="Arial" w:cs="Arial"/>
                <w:bCs/>
                <w:i/>
                <w:iCs/>
                <w:sz w:val="22"/>
                <w:szCs w:val="22"/>
              </w:rPr>
            </w:pPr>
            <w:r w:rsidRPr="000A7603">
              <w:rPr>
                <w:rFonts w:ascii="Arial" w:hAnsi="Arial" w:cs="Arial"/>
                <w:bCs/>
                <w:i/>
                <w:iCs/>
                <w:sz w:val="22"/>
                <w:szCs w:val="22"/>
              </w:rPr>
              <w:t xml:space="preserve">Paper </w:t>
            </w:r>
          </w:p>
          <w:p w14:paraId="24AAF714" w14:textId="149CED1F" w:rsidR="00C8423A" w:rsidRPr="000A7603" w:rsidRDefault="002F4FD8" w:rsidP="000A7603">
            <w:pPr>
              <w:pStyle w:val="MStitle"/>
              <w:spacing w:before="0" w:line="240" w:lineRule="auto"/>
              <w:rPr>
                <w:rFonts w:ascii="Arial" w:eastAsiaTheme="minorEastAsia" w:hAnsi="Arial" w:cs="Arial"/>
                <w:sz w:val="22"/>
                <w:szCs w:val="22"/>
                <w:lang w:eastAsia="zh-CN"/>
              </w:rPr>
            </w:pPr>
            <w:r w:rsidRPr="000A7603">
              <w:rPr>
                <w:rFonts w:ascii="Arial" w:eastAsiaTheme="minorEastAsia" w:hAnsi="Arial" w:cs="Arial"/>
                <w:sz w:val="22"/>
                <w:szCs w:val="22"/>
                <w:lang w:eastAsia="zh-CN"/>
              </w:rPr>
              <w:t>Projected impacts of climate change on major dams in the Upper Yangtze River Basin and Implications for adaptation</w:t>
            </w:r>
          </w:p>
          <w:p w14:paraId="3F7D1534" w14:textId="4949861E" w:rsidR="002F4FD8" w:rsidRPr="000A7603" w:rsidRDefault="002F4FD8" w:rsidP="000A7603">
            <w:pPr>
              <w:tabs>
                <w:tab w:val="left" w:pos="3386"/>
              </w:tabs>
              <w:jc w:val="both"/>
              <w:rPr>
                <w:rFonts w:ascii="Arial" w:hAnsi="Arial" w:cs="Arial"/>
                <w:b/>
                <w:bCs/>
                <w:sz w:val="22"/>
                <w:szCs w:val="22"/>
                <w:lang w:val="en-GB"/>
              </w:rPr>
            </w:pPr>
          </w:p>
        </w:tc>
      </w:tr>
      <w:tr w:rsidR="00C8423A" w:rsidRPr="0003525D" w14:paraId="1A1C8C63" w14:textId="77777777" w:rsidTr="009F4EA0">
        <w:trPr>
          <w:trHeight w:val="3124"/>
        </w:trPr>
        <w:tc>
          <w:tcPr>
            <w:tcW w:w="8640" w:type="dxa"/>
          </w:tcPr>
          <w:p w14:paraId="5B83AD76" w14:textId="29800CBC" w:rsidR="00C8423A" w:rsidRDefault="00C8423A" w:rsidP="00706DED">
            <w:pPr>
              <w:jc w:val="both"/>
              <w:rPr>
                <w:rFonts w:ascii="Arial" w:hAnsi="Arial" w:cs="Arial"/>
                <w:bCs/>
                <w:sz w:val="22"/>
                <w:szCs w:val="22"/>
              </w:rPr>
            </w:pPr>
          </w:p>
          <w:p w14:paraId="65A278DB" w14:textId="77777777" w:rsidR="00C8423A" w:rsidRDefault="00C8423A" w:rsidP="00706DED">
            <w:pPr>
              <w:jc w:val="both"/>
              <w:rPr>
                <w:rFonts w:ascii="Arial" w:hAnsi="Arial" w:cs="Arial"/>
                <w:b/>
                <w:sz w:val="22"/>
                <w:szCs w:val="22"/>
              </w:rPr>
            </w:pPr>
          </w:p>
          <w:p w14:paraId="12A8F45E" w14:textId="77777777" w:rsidR="00BC3A87" w:rsidRDefault="00BC3A87" w:rsidP="00BC3A87">
            <w:pPr>
              <w:jc w:val="both"/>
              <w:rPr>
                <w:rFonts w:ascii="Arial" w:hAnsi="Arial" w:cs="Arial"/>
                <w:b/>
                <w:sz w:val="22"/>
                <w:szCs w:val="22"/>
              </w:rPr>
            </w:pPr>
            <w:r w:rsidRPr="0065012F">
              <w:rPr>
                <w:rFonts w:ascii="Arial" w:hAnsi="Arial" w:cs="Arial"/>
                <w:b/>
                <w:sz w:val="22"/>
                <w:szCs w:val="22"/>
              </w:rPr>
              <w:t>Introduction</w:t>
            </w:r>
          </w:p>
          <w:p w14:paraId="76B3689A" w14:textId="42BDF2BC" w:rsidR="00BC3A87" w:rsidRPr="00C92BA2" w:rsidRDefault="00BC3A87" w:rsidP="00373DD8">
            <w:pPr>
              <w:rPr>
                <w:rFonts w:ascii="Arial" w:hAnsi="Arial" w:cs="Arial"/>
                <w:sz w:val="22"/>
              </w:rPr>
            </w:pPr>
            <w:r w:rsidRPr="00C92BA2">
              <w:rPr>
                <w:rFonts w:ascii="Arial" w:hAnsi="Arial" w:cs="Arial"/>
                <w:sz w:val="22"/>
              </w:rPr>
              <w:t>Dams and reservoirs are essential infrastructures for water resources development and management. However, the performance and safety of dams depend on the hydrologic regime that is altering in a changing climate</w:t>
            </w:r>
            <w:r w:rsidR="00373DD8" w:rsidRPr="00C92BA2">
              <w:rPr>
                <w:rFonts w:ascii="Arial" w:hAnsi="Arial" w:cs="Arial"/>
                <w:sz w:val="22"/>
              </w:rPr>
              <w:t xml:space="preserve"> </w:t>
            </w:r>
            <w:r w:rsidR="00373DD8" w:rsidRPr="00C92BA2">
              <w:rPr>
                <w:rFonts w:ascii="Arial" w:hAnsi="Arial" w:cs="Arial"/>
                <w:sz w:val="22"/>
              </w:rPr>
              <w:fldChar w:fldCharType="begin">
                <w:fldData xml:space="preserve">PEVuZE5vdGU+PENpdGU+PEF1dGhvcj5GbHVpeMOhLVNhbm1hcnTDrW48L0F1dGhvcj48WWVhcj4y
MDE4PC9ZZWFyPjxSZWNOdW0+MTUwNDM8L1JlY051bT48RGlzcGxheVRleHQ+KEZsdWl4w6EtU2Fu
bWFydMOtbiBldCBhbC4sIDIwMTg7IE1hbGxha3BvdXIgZXQgYWwuLCAyMDE5KTwvRGlzcGxheVRl
eHQ+PHJlY29yZD48cmVjLW51bWJlcj4xNTA0MzwvcmVjLW51bWJlcj48Zm9yZWlnbi1rZXlzPjxr
ZXkgYXBwPSJFTiIgZGItaWQ9ImU1d3Z2YXcwcjA1cHJnZXYwMjI1ZXp4cXJkcHRlcDUydmE5NSIg
dGltZXN0YW1wPSIxNTY1MDc3MTYwIj4xNTA0Mzwva2V5PjwvZm9yZWlnbi1rZXlzPjxyZWYtdHlw
ZSBuYW1lPSJKb3VybmFsIEFydGljbGUiPjE3PC9yZWYtdHlwZT48Y29udHJpYnV0b3JzPjxhdXRo
b3JzPjxhdXRob3I+Rmx1aXjDoS1TYW5tYXJ0w61uLCBKLjwvYXV0aG9yPjxhdXRob3I+QWx0YXJl
am9zLUdhcmPDrWEsIEwuPC9hdXRob3I+PGF1dGhvcj5Nb3JhbGVzLVRvcnJlcywgQS48L2F1dGhv
cj48YXV0aG9yPkVzY3VkZXItQnVlbm8sIEkuPC9hdXRob3I+PC9hdXRob3JzPjwvY29udHJpYnV0
b3JzPjx0aXRsZXM+PHRpdGxlPlJldmlldyBhcnRpY2xlOiBDbGltYXRlIGNoYW5nZSBpbXBhY3Rz
IG9uIGRhbSBzYWZldHk8L3RpdGxlPjxzZWNvbmRhcnktdGl0bGU+TmF0LiBIYXphcmRzIEVhcnRo
IFN5c3QuIFNjaS48L3NlY29uZGFyeS10aXRsZT48L3RpdGxlcz48cGFnZXM+MjQ3MS0yNDg4PC9w
YWdlcz48dm9sdW1lPjE4PC92b2x1bWU+PG51bWJlcj45PC9udW1iZXI+PGRhdGVzPjx5ZWFyPjIw
MTg8L3llYXI+PC9kYXRlcz48cHVibGlzaGVyPkNvcGVybmljdXMgUHVibGljYXRpb25zPC9wdWJs
aXNoZXI+PGlzYm4+MTY4NC05OTgxPC9pc2JuPjx1cmxzPjxyZWxhdGVkLXVybHM+PHVybD48c3R5
bGUgZmFjZT0idW5kZXJsaW5lIiBmb250PSJkZWZhdWx0IiBzaXplPSIxMDAlIj5odHRwczovL3d3
dy5uYXQtaGF6YXJkcy1lYXJ0aC1zeXN0LXNjaS5uZXQvMTgvMjQ3MS8yMDE4Lzwvc3R5bGU+PC91
cmw+PC9yZWxhdGVkLXVybHM+PC91cmxzPjxlbGVjdHJvbmljLXJlc291cmNlLW51bT4xMC41MTk0
L25oZXNzLTE4LTI0NzEtMjAxODwvZWxlY3Ryb25pYy1yZXNvdXJjZS1udW0+PC9yZWNvcmQ+PC9D
aXRlPjxDaXRlPjxBdXRob3I+TWFsbGFrcG91cjwvQXV0aG9yPjxZZWFyPjIwMTk8L1llYXI+PFJl
Y051bT4xNTAzNjwvUmVjTnVtPjxyZWNvcmQ+PHJlYy1udW1iZXI+MTUwMzY8L3JlYy1udW1iZXI+
PGZvcmVpZ24ta2V5cz48a2V5IGFwcD0iRU4iIGRiLWlkPSJlNXd2dmF3MHIwNXByZ2V2MDIyNWV6
eHFyZHB0ZXA1MnZhOTUiIHRpbWVzdGFtcD0iMTU2NTA3NjM2MSI+MTUwMzY8L2tleT48L2ZvcmVp
Z24ta2V5cz48cmVmLXR5cGUgbmFtZT0iSm91cm5hbCBBcnRpY2xlIj4xNzwvcmVmLXR5cGU+PGNv
bnRyaWJ1dG9ycz48YXV0aG9ycz48YXV0aG9yPk1hbGxha3BvdXIsIEltYW48L2F1dGhvcj48YXV0
aG9yPkFnaGFLb3VjaGFrLCBBbWlyPC9hdXRob3I+PGF1dGhvcj5TYWRlZ2gsIE1vanRhYmE8L2F1
dGhvcj48L2F1dGhvcnM+PC9jb250cmlidXRvcnM+PHRpdGxlcz48dGl0bGU+Q2xpbWF0ZeKAkElu
ZHVjZWQgQ2hhbmdlcyBpbiB0aGUgUmlzayBvZiBIeWRyb2xvZ2ljYWwgRmFpbHVyZSBvZiBNYWpv
ciBEYW1zIGluIENhbGlmb3JuaWE8L3RpdGxlPjxzZWNvbmRhcnktdGl0bGU+R2VvcGh5c2ljYWwg
UmVzZWFyY2ggTGV0dGVyczwvc2Vjb25kYXJ5LXRpdGxlPjwvdGl0bGVzPjxwZXJpb2RpY2FsPjxm
dWxsLXRpdGxlPkdlb3BoeXNpY2FsIFJlc2VhcmNoIExldHRlcnM8L2Z1bGwtdGl0bGU+PGFiYnIt
MT5HZW9waHlzLiBSZXMuIExldHQuPC9hYmJyLTE+PGFiYnItMj5HZW9waHlzIFJlcyBMZXR0PC9h
YmJyLTI+PC9wZXJpb2RpY2FsPjxwYWdlcz4yMTMwLTIxMzk8L3BhZ2VzPjx2b2x1bWU+NDY8L3Zv
bHVtZT48bnVtYmVyPjQ8L251bWJlcj48ZGF0ZXM+PHllYXI+MjAxOTwveWVhcj48L2RhdGVzPjxp
c2JuPjAwOTQtODI3NjwvaXNibj48dXJscz48L3VybHM+PC9yZWNvcmQ+PC9DaXRlPjwvRW5kTm90
ZT5=
</w:fldData>
              </w:fldChar>
            </w:r>
            <w:r w:rsidR="00373DD8" w:rsidRPr="00C92BA2">
              <w:rPr>
                <w:rFonts w:ascii="Arial" w:hAnsi="Arial" w:cs="Arial"/>
                <w:sz w:val="22"/>
              </w:rPr>
              <w:instrText xml:space="preserve"> ADDIN EN.CITE </w:instrText>
            </w:r>
            <w:r w:rsidR="00373DD8" w:rsidRPr="00C92BA2">
              <w:rPr>
                <w:rFonts w:ascii="Arial" w:hAnsi="Arial" w:cs="Arial"/>
                <w:sz w:val="22"/>
              </w:rPr>
              <w:fldChar w:fldCharType="begin">
                <w:fldData xml:space="preserve">PEVuZE5vdGU+PENpdGU+PEF1dGhvcj5GbHVpeMOhLVNhbm1hcnTDrW48L0F1dGhvcj48WWVhcj4y
MDE4PC9ZZWFyPjxSZWNOdW0+MTUwNDM8L1JlY051bT48RGlzcGxheVRleHQ+KEZsdWl4w6EtU2Fu
bWFydMOtbiBldCBhbC4sIDIwMTg7IE1hbGxha3BvdXIgZXQgYWwuLCAyMDE5KTwvRGlzcGxheVRl
eHQ+PHJlY29yZD48cmVjLW51bWJlcj4xNTA0MzwvcmVjLW51bWJlcj48Zm9yZWlnbi1rZXlzPjxr
ZXkgYXBwPSJFTiIgZGItaWQ9ImU1d3Z2YXcwcjA1cHJnZXYwMjI1ZXp4cXJkcHRlcDUydmE5NSIg
dGltZXN0YW1wPSIxNTY1MDc3MTYwIj4xNTA0Mzwva2V5PjwvZm9yZWlnbi1rZXlzPjxyZWYtdHlw
ZSBuYW1lPSJKb3VybmFsIEFydGljbGUiPjE3PC9yZWYtdHlwZT48Y29udHJpYnV0b3JzPjxhdXRo
b3JzPjxhdXRob3I+Rmx1aXjDoS1TYW5tYXJ0w61uLCBKLjwvYXV0aG9yPjxhdXRob3I+QWx0YXJl
am9zLUdhcmPDrWEsIEwuPC9hdXRob3I+PGF1dGhvcj5Nb3JhbGVzLVRvcnJlcywgQS48L2F1dGhv
cj48YXV0aG9yPkVzY3VkZXItQnVlbm8sIEkuPC9hdXRob3I+PC9hdXRob3JzPjwvY29udHJpYnV0
b3JzPjx0aXRsZXM+PHRpdGxlPlJldmlldyBhcnRpY2xlOiBDbGltYXRlIGNoYW5nZSBpbXBhY3Rz
IG9uIGRhbSBzYWZldHk8L3RpdGxlPjxzZWNvbmRhcnktdGl0bGU+TmF0LiBIYXphcmRzIEVhcnRo
IFN5c3QuIFNjaS48L3NlY29uZGFyeS10aXRsZT48L3RpdGxlcz48cGFnZXM+MjQ3MS0yNDg4PC9w
YWdlcz48dm9sdW1lPjE4PC92b2x1bWU+PG51bWJlcj45PC9udW1iZXI+PGRhdGVzPjx5ZWFyPjIw
MTg8L3llYXI+PC9kYXRlcz48cHVibGlzaGVyPkNvcGVybmljdXMgUHVibGljYXRpb25zPC9wdWJs
aXNoZXI+PGlzYm4+MTY4NC05OTgxPC9pc2JuPjx1cmxzPjxyZWxhdGVkLXVybHM+PHVybD48c3R5
bGUgZmFjZT0idW5kZXJsaW5lIiBmb250PSJkZWZhdWx0IiBzaXplPSIxMDAlIj5odHRwczovL3d3
dy5uYXQtaGF6YXJkcy1lYXJ0aC1zeXN0LXNjaS5uZXQvMTgvMjQ3MS8yMDE4Lzwvc3R5bGU+PC91
cmw+PC9yZWxhdGVkLXVybHM+PC91cmxzPjxlbGVjdHJvbmljLXJlc291cmNlLW51bT4xMC41MTk0
L25oZXNzLTE4LTI0NzEtMjAxODwvZWxlY3Ryb25pYy1yZXNvdXJjZS1udW0+PC9yZWNvcmQ+PC9D
aXRlPjxDaXRlPjxBdXRob3I+TWFsbGFrcG91cjwvQXV0aG9yPjxZZWFyPjIwMTk8L1llYXI+PFJl
Y051bT4xNTAzNjwvUmVjTnVtPjxyZWNvcmQ+PHJlYy1udW1iZXI+MTUwMzY8L3JlYy1udW1iZXI+
PGZvcmVpZ24ta2V5cz48a2V5IGFwcD0iRU4iIGRiLWlkPSJlNXd2dmF3MHIwNXByZ2V2MDIyNWV6
eHFyZHB0ZXA1MnZhOTUiIHRpbWVzdGFtcD0iMTU2NTA3NjM2MSI+MTUwMzY8L2tleT48L2ZvcmVp
Z24ta2V5cz48cmVmLXR5cGUgbmFtZT0iSm91cm5hbCBBcnRpY2xlIj4xNzwvcmVmLXR5cGU+PGNv
bnRyaWJ1dG9ycz48YXV0aG9ycz48YXV0aG9yPk1hbGxha3BvdXIsIEltYW48L2F1dGhvcj48YXV0
aG9yPkFnaGFLb3VjaGFrLCBBbWlyPC9hdXRob3I+PGF1dGhvcj5TYWRlZ2gsIE1vanRhYmE8L2F1
dGhvcj48L2F1dGhvcnM+PC9jb250cmlidXRvcnM+PHRpdGxlcz48dGl0bGU+Q2xpbWF0ZeKAkElu
ZHVjZWQgQ2hhbmdlcyBpbiB0aGUgUmlzayBvZiBIeWRyb2xvZ2ljYWwgRmFpbHVyZSBvZiBNYWpv
ciBEYW1zIGluIENhbGlmb3JuaWE8L3RpdGxlPjxzZWNvbmRhcnktdGl0bGU+R2VvcGh5c2ljYWwg
UmVzZWFyY2ggTGV0dGVyczwvc2Vjb25kYXJ5LXRpdGxlPjwvdGl0bGVzPjxwZXJpb2RpY2FsPjxm
dWxsLXRpdGxlPkdlb3BoeXNpY2FsIFJlc2VhcmNoIExldHRlcnM8L2Z1bGwtdGl0bGU+PGFiYnIt
MT5HZW9waHlzLiBSZXMuIExldHQuPC9hYmJyLTE+PGFiYnItMj5HZW9waHlzIFJlcyBMZXR0PC9h
YmJyLTI+PC9wZXJpb2RpY2FsPjxwYWdlcz4yMTMwLTIxMzk8L3BhZ2VzPjx2b2x1bWU+NDY8L3Zv
bHVtZT48bnVtYmVyPjQ8L251bWJlcj48ZGF0ZXM+PHllYXI+MjAxOTwveWVhcj48L2RhdGVzPjxp
c2JuPjAwOTQtODI3NjwvaXNibj48dXJscz48L3VybHM+PC9yZWNvcmQ+PC9DaXRlPjwvRW5kTm90
ZT5=
</w:fldData>
              </w:fldChar>
            </w:r>
            <w:r w:rsidR="00373DD8" w:rsidRPr="00C92BA2">
              <w:rPr>
                <w:rFonts w:ascii="Arial" w:hAnsi="Arial" w:cs="Arial"/>
                <w:sz w:val="22"/>
              </w:rPr>
              <w:instrText xml:space="preserve"> ADDIN EN.CITE.DATA </w:instrText>
            </w:r>
            <w:r w:rsidR="00373DD8" w:rsidRPr="00C92BA2">
              <w:rPr>
                <w:rFonts w:ascii="Arial" w:hAnsi="Arial" w:cs="Arial"/>
                <w:sz w:val="22"/>
              </w:rPr>
            </w:r>
            <w:r w:rsidR="00373DD8" w:rsidRPr="00C92BA2">
              <w:rPr>
                <w:rFonts w:ascii="Arial" w:hAnsi="Arial" w:cs="Arial"/>
                <w:sz w:val="22"/>
              </w:rPr>
              <w:fldChar w:fldCharType="end"/>
            </w:r>
            <w:r w:rsidR="00373DD8" w:rsidRPr="00C92BA2">
              <w:rPr>
                <w:rFonts w:ascii="Arial" w:hAnsi="Arial" w:cs="Arial"/>
                <w:sz w:val="22"/>
              </w:rPr>
            </w:r>
            <w:r w:rsidR="00373DD8" w:rsidRPr="00C92BA2">
              <w:rPr>
                <w:rFonts w:ascii="Arial" w:hAnsi="Arial" w:cs="Arial"/>
                <w:sz w:val="22"/>
              </w:rPr>
              <w:fldChar w:fldCharType="separate"/>
            </w:r>
            <w:r w:rsidR="00373DD8" w:rsidRPr="00C92BA2">
              <w:rPr>
                <w:rFonts w:ascii="Arial" w:hAnsi="Arial" w:cs="Arial"/>
                <w:sz w:val="22"/>
              </w:rPr>
              <w:t>(Fluixá-Sanmartín et al. 2018; Mallakpour et al. 2019)</w:t>
            </w:r>
            <w:r w:rsidR="00373DD8" w:rsidRPr="00C92BA2">
              <w:rPr>
                <w:rFonts w:ascii="Arial" w:hAnsi="Arial" w:cs="Arial"/>
                <w:sz w:val="22"/>
              </w:rPr>
              <w:fldChar w:fldCharType="end"/>
            </w:r>
            <w:r w:rsidRPr="00C92BA2">
              <w:rPr>
                <w:rFonts w:ascii="Arial" w:hAnsi="Arial" w:cs="Arial"/>
                <w:sz w:val="22"/>
              </w:rPr>
              <w:t>. The Yangtze River is the longest river in China. Since the 1950s, numerous dams have been constructed along the</w:t>
            </w:r>
            <w:r w:rsidR="00E446F3" w:rsidRPr="00E446F3">
              <w:rPr>
                <w:rFonts w:ascii="Arial" w:hAnsi="Arial" w:cs="Arial"/>
                <w:sz w:val="22"/>
              </w:rPr>
              <w:t xml:space="preserve"> upper reaches of the Yangtze River (UYRB)</w:t>
            </w:r>
            <w:r w:rsidRPr="00C92BA2">
              <w:rPr>
                <w:rFonts w:ascii="Arial" w:hAnsi="Arial" w:cs="Arial"/>
                <w:sz w:val="22"/>
              </w:rPr>
              <w:t xml:space="preserve"> for flood mitigation and comprehensive utilization of water resources, forming the world's largest reservoir group</w:t>
            </w:r>
            <w:r w:rsidR="00373DD8" w:rsidRPr="00C92BA2">
              <w:rPr>
                <w:rFonts w:ascii="Arial" w:hAnsi="Arial" w:cs="Arial"/>
                <w:sz w:val="22"/>
              </w:rPr>
              <w:t xml:space="preserve">  </w:t>
            </w:r>
            <w:r w:rsidR="00373DD8" w:rsidRPr="00C92BA2">
              <w:rPr>
                <w:rFonts w:ascii="Arial" w:hAnsi="Arial" w:cs="Arial"/>
                <w:sz w:val="22"/>
              </w:rPr>
              <w:fldChar w:fldCharType="begin"/>
            </w:r>
            <w:r w:rsidR="00373DD8" w:rsidRPr="00C92BA2">
              <w:rPr>
                <w:rFonts w:ascii="Arial" w:hAnsi="Arial" w:cs="Arial"/>
                <w:sz w:val="22"/>
              </w:rPr>
              <w:instrText xml:space="preserve"> ADDIN EN.CITE &lt;EndNote&gt;&lt;Cite&gt;&lt;Author&gt;Li&lt;/Author&gt;&lt;Year&gt;2020&lt;/Year&gt;&lt;RecNum&gt;15305&lt;/RecNum&gt;&lt;DisplayText&gt;(Li et al., 2020b)&lt;/DisplayText&gt;&lt;record&gt;&lt;rec-number&gt;15305&lt;/rec-number&gt;&lt;foreign-keys&gt;&lt;key app="EN" db-id="e5wvvaw0r05prgev0225ezxqrdptep52va95" timestamp="1612741762"&gt;15305&lt;/key&gt;&lt;/foreign-keys&gt;&lt;ref-type name="Journal Article"&gt;17&lt;/ref-type&gt;&lt;contributors&gt;&lt;authors&gt;&lt;author&gt;Li, He&lt;/author&gt;&lt;author&gt;Liu, Pan&lt;/author&gt;&lt;author&gt;Guo, Shenglian&lt;/author&gt;&lt;author&gt;Cheng, Lei&lt;/author&gt;&lt;author&gt;Yin, Jiabo&lt;/author&gt;&lt;/authors&gt;&lt;/contributors&gt;&lt;titles&gt;&lt;title&gt;Climatic control of upper Yangtze River flood hazard diminished by reservoir groups&lt;/title&gt;&lt;secondary-title&gt;Environmental Research Letters&lt;/secondary-title&gt;&lt;/titles&gt;&lt;pages&gt;124013&lt;/pages&gt;&lt;volume&gt;15&lt;/volume&gt;&lt;number&gt;12&lt;/number&gt;&lt;dates&gt;&lt;year&gt;2020&lt;/year&gt;&lt;pub-dates&gt;&lt;date&gt;2020/11/25&lt;/date&gt;&lt;/pub-dates&gt;&lt;/dates&gt;&lt;publisher&gt;IOP Publishing&lt;/publisher&gt;&lt;isbn&gt;1748-9326&lt;/isbn&gt;&lt;urls&gt;&lt;related-urls&gt;&lt;url&gt;http://dx.doi.org/10.1088/1748-9326/abc4fe&lt;/url&gt;&lt;/related-urls&gt;&lt;/urls&gt;&lt;electronic-resource-num&gt;10.1088/1748-9326/abc4fe&lt;/electronic-resource-num&gt;&lt;/record&gt;&lt;/Cite&gt;&lt;/EndNote&gt;</w:instrText>
            </w:r>
            <w:r w:rsidR="00373DD8" w:rsidRPr="00C92BA2">
              <w:rPr>
                <w:rFonts w:ascii="Arial" w:hAnsi="Arial" w:cs="Arial"/>
                <w:sz w:val="22"/>
              </w:rPr>
              <w:fldChar w:fldCharType="separate"/>
            </w:r>
            <w:r w:rsidR="00373DD8" w:rsidRPr="00C92BA2">
              <w:rPr>
                <w:rFonts w:ascii="Arial" w:hAnsi="Arial" w:cs="Arial"/>
                <w:sz w:val="22"/>
              </w:rPr>
              <w:t>(Li et al. 2020)</w:t>
            </w:r>
            <w:r w:rsidR="00373DD8" w:rsidRPr="00C92BA2">
              <w:rPr>
                <w:rFonts w:ascii="Arial" w:hAnsi="Arial" w:cs="Arial"/>
                <w:sz w:val="22"/>
              </w:rPr>
              <w:fldChar w:fldCharType="end"/>
            </w:r>
            <w:r w:rsidRPr="00C92BA2">
              <w:rPr>
                <w:rFonts w:ascii="Arial" w:hAnsi="Arial" w:cs="Arial"/>
                <w:sz w:val="22"/>
              </w:rPr>
              <w:t xml:space="preserve">. However, the impact of climate change on dams in the region is far from well </w:t>
            </w:r>
            <w:proofErr w:type="spellStart"/>
            <w:r w:rsidRPr="00C92BA2">
              <w:rPr>
                <w:rFonts w:ascii="Arial" w:hAnsi="Arial" w:cs="Arial"/>
                <w:sz w:val="22"/>
              </w:rPr>
              <w:t>understood</w:t>
            </w:r>
            <w:r w:rsidR="00373DD8" w:rsidRPr="00C92BA2">
              <w:rPr>
                <w:rFonts w:ascii="Arial" w:hAnsi="Arial" w:cs="Arial"/>
                <w:sz w:val="22"/>
              </w:rPr>
              <w:fldChar w:fldCharType="begin">
                <w:fldData xml:space="preserve">PEVuZE5vdGU+PENpdGU+PEF1dGhvcj5TdTwvQXV0aG9yPjxZZWFyPjIwMTc8L1llYXI+PFJlY051
bT4xNDY2NTwvUmVjTnVtPjxEaXNwbGF5VGV4dD4oQ2hlbiBldCBhbC4sIDIwMTc7IEd1IGV0IGFs
LiwgMjAxODsgU3UgZXQgYWwuLCAyMDE3KTwvRGlzcGxheVRleHQ+PHJlY29yZD48cmVjLW51bWJl
cj4xNDY2NTwvcmVjLW51bWJlcj48Zm9yZWlnbi1rZXlzPjxrZXkgYXBwPSJFTiIgZGItaWQ9ImU1
d3Z2YXcwcjA1cHJnZXYwMjI1ZXp4cXJkcHRlcDUydmE5NSIgdGltZXN0YW1wPSIxNTA1Nzg5Mjg2
Ij4xNDY2NTwva2V5PjwvZm9yZWlnbi1rZXlzPjxyZWYtdHlwZSBuYW1lPSJKb3VybmFsIEFydGlj
bGUiPjE3PC9yZWYtdHlwZT48Y29udHJpYnV0b3JzPjxhdXRob3JzPjxhdXRob3I+U3UsIEJ1ZGE8
L2F1dGhvcj48YXV0aG9yPkh1YW5nLCBKaW5sb25nPC9hdXRob3I+PGF1dGhvcj5aZW5nLCBYaWFv
ZmFuPC9hdXRob3I+PGF1dGhvcj5HYW8sIENoYW88L2F1dGhvcj48YXV0aG9yPkppYW5nLCBUb25n
PC9hdXRob3I+PC9hdXRob3JzPjwvY29udHJpYnV0b3JzPjxhdXRoLWFkZHJlc3M+Q2hpbmVzZSBB
Y2FkIFNjaSwgWGluamlhbmcgSW5zdCBFY29sICZhbXA7IEdlb2csIFN0YXRlIEtleSBMYWIgRGVz
ZXJ0ICZhbXA7IE9hc2lzIEVjb2wsIFVydW1xaSA4MzAwMTEsIFBlb3BsZXMgUiBDaGluYSYjeEQ7
TmFuamluZyBVbml2IEluZm9ybWF0IFNjaSAmYW1wOyBUZWNobm9sLCBDb2xsYWJvcmF0IElubm92
YXQgQ3RyIEZvcmVjYXN0ICZhbXA7IEV2YWx1YXQgTWV0ZW9ybywgTmFuamluZyAyMTAwNDQsIFBl
b3BsZXMgUiBDaGluYSYjeEQ7Q2hpbmEgTWV0ZW9yb2wgQWRtLCBOYXRsIENsaW1hdGUgQ3RyLCBC
ZWlqaW5nIDEwMDA4MSwgUGVvcGxlcyBSIENoaW5hJiN4RDtIdWF6aG9uZyBVbml2IFNjaSAmYW1w
OyBUZWNobm9sLCBTY2ggSHlkcm9wb3dlciAmYW1wOyBJbmZvcm1hdCBFbmduLCBXdWhhbiA0MzAw
NzQsIFBlb3BsZXMgUiBDaGluYSYjeEQ7QW5odWkgTm9ybWFsIFVuaXYsIENvbGwgVGVycml0b3Jp
YWwgUmVzb3VyY2VzICZhbXA7IFRvdXJpc20sIFd1aHUgMjQxMDAwLCBQZW9wbGVzIFIgQ2hpbmE8
L2F1dGgtYWRkcmVzcz48dGl0bGVzPjx0aXRsZT5JbXBhY3RzIG9mIGNsaW1hdGUgY2hhbmdlIG9u
IHN0cmVhbWZsb3cgaW4gdGhlIHVwcGVyIFlhbmd0emUgUml2ZXIgYmFzaW48L3RpdGxlPjxzZWNv
bmRhcnktdGl0bGU+Q2xpbWF0aWMgQ2hhbmdlPC9zZWNvbmRhcnktdGl0bGU+PGFsdC10aXRsZT5D
bGltYXRpYyBDaGFuZ2U8L2FsdC10aXRsZT48L3RpdGxlcz48cGVyaW9kaWNhbD48ZnVsbC10aXRs
ZT5DbGltYXRpYyBDaGFuZ2U8L2Z1bGwtdGl0bGU+PGFiYnItMT5DbGltLiBDaGFuZ2U8L2FiYnIt
MT48YWJici0yPkNsaW0gQ2hhbmdlPC9hYmJyLTI+PC9wZXJpb2RpY2FsPjxhbHQtcGVyaW9kaWNh
bD48ZnVsbC10aXRsZT5DbGltYXRpYyBDaGFuZ2U8L2Z1bGwtdGl0bGU+PGFiYnItMT5DbGltLiBD
aGFuZ2U8L2FiYnItMT48YWJici0yPkNsaW0gQ2hhbmdlPC9hYmJyLTI+PC9hbHQtcGVyaW9kaWNh
bD48cGFnZXM+MS0xNDwvcGFnZXM+PHZvbHVtZT4xNDE8L3ZvbHVtZT48bnVtYmVyPjM8L251bWJl
cj48a2V5d29yZHM+PGtleXdvcmQ+aHlkcm9sb2dpY2FsIG1vZGVsaW5nPC9rZXl3b3JkPjxrZXl3
b3JkPmNsaW1hdGUgY2hhbmdlPC9rZXl3b3JkPjxrZXl3b3JkPnVuY2VydGFpbnR5PC9rZXl3b3Jk
PjxrZXl3b3JkPnRoZSB1cHBlciB5YW5ndHplIHJpdmVyPC9rZXl3b3JkPjxrZXl3b3JkPm11bHRp
cGxlIGdsb2JhbCBjbGltYXRlPC9rZXl3b3JkPjxrZXl3b3JkPmh5ZHJvbG9naWNhbCBtb2RlbHM8
L2tleXdvcmQ+PGtleXdvcmQ+dW5jZXJ0YWludHkgc291cmNlczwva2V5d29yZD48a2V5d29yZD5z
Y2VuYXJpb3M8L2tleXdvcmQ+PGtleXdvcmQ+c2NhbGU8L2tleXdvcmQ+PGtleXdvcmQ+ZnJlcXVl
bmN5PC9rZXl3b3JkPjwva2V5d29yZHM+PGRhdGVzPjx5ZWFyPjIwMTc8L3llYXI+PHB1Yi1kYXRl
cz48ZGF0ZT5BcHI8L2RhdGU+PC9wdWItZGF0ZXM+PC9kYXRlcz48aXNibj4wMTY1LTAwMDk8L2lz
Ym4+PGFjY2Vzc2lvbi1udW0+V09TOjAwMDM5NjgyNDMwMDAxMjwvYWNjZXNzaW9uLW51bT48dXJs
cz48cmVsYXRlZC11cmxzPjx1cmw+Jmx0O0dvIHRvIElTSSZndDs6Ly9XT1M6MDAwMzk2ODI0MzAw
MDEyPC91cmw+PC9yZWxhdGVkLXVybHM+PC91cmxzPjxlbGVjdHJvbmljLXJlc291cmNlLW51bT4x
MC4xMDA3L3MxMDU4NC0wMTYtMTg1Mi01PC9lbGVjdHJvbmljLXJlc291cmNlLW51bT48cmVzZWFy
Y2gtbm90ZXM+PHN0eWxlIGZhY2U9Im5vcm1hbCIgZm9udD0iZGVmYXVsdCIgc2l6ZT0iMTAwJSI+
V0FUQ0g8L3N0eWxlPjxzdHlsZSBmYWNlPSJub3JtYWwiIGZvbnQ9ImRlZmF1bHQiIGNoYXJzZXQ9
IjEzNCIgc2l6ZT0iMTAwJSI+5Zyo6ZW/5rGf5LiK5ri455qE5rCU5rip5YGP6auY77yM6ZmN5rC0
5YGP5bCRJiN4RDsmI3hEO091ciBzdHVkeSBhbHNvIGluZGljYXRlcyB0aGF0IHRoZSBiYXNpbi1h
dmVyYWdlZCBhbm51YWwgbWVhbiB0ZW1wZXJhdHVyZSBhbmQgYW5udWFsIHByZWNpcGl0YXRpb24g
ZnJvbSB0aGUgV0FUQ0ggZm9yY2luZyBkYXRhIGFyZSA1LjY8L3N0eWxlPjxzdHlsZSBmYWNlPSJu
b3JtYWwiIGZvbnQ9ImRlZmF1bHQiIHNpemU9IjEwMCUiPsKwQyBhbmQgMjQuNSUgbG93ZXIsIHJl
c3BlY3RpdmVseSwgdGhhbiB0aG9zZSBvYnNlcnZlZCBpbiB0aGUgYmFzaW4gaW4gMTk3MTwvc3R5
bGU+PHN0eWxlIGZhY2U9Im5vcm1hbCIgZm9udD0iZGVmYXVsdCIgY2hhcnNldD0iMTM0IiBzaXpl
PSIxMDAlIj7igJMyMDAwPC9zdHlsZT48L3Jlc2VhcmNoLW5vdGVzPjxsYW5ndWFnZT5FbmdsaXNo
PC9sYW5ndWFnZT48L3JlY29yZD48L0NpdGU+PENpdGU+PEF1dGhvcj5DaGVuPC9BdXRob3I+PFll
YXI+MjAxNzwvWWVhcj48UmVjTnVtPjE0NjY5PC9SZWNOdW0+PHJlY29yZD48cmVjLW51bWJlcj4x
NDY2OTwvcmVjLW51bWJlcj48Zm9yZWlnbi1rZXlzPjxrZXkgYXBwPSJFTiIgZGItaWQ9ImU1d3Z2
YXcwcjA1cHJnZXYwMjI1ZXp4cXJkcHRlcDUydmE5NSIgdGltZXN0YW1wPSIxNTA5MjcyNjkwIj4x
NDY2OTwva2V5PjwvZm9yZWlnbi1rZXlzPjxyZWYtdHlwZSBuYW1lPSJKb3VybmFsIEFydGljbGUi
PjE3PC9yZWYtdHlwZT48Y29udHJpYnV0b3JzPjxhdXRob3JzPjxhdXRob3I+Q2hlbiwgSmluZzwv
YXV0aG9yPjxhdXRob3I+R2FvLCBDaGFvPC9hdXRob3I+PGF1dGhvcj5aZW5nLCBYaWFvZmFuPC9h
dXRob3I+PGF1dGhvcj5YaW9uZywgTWluZzwvYXV0aG9yPjxhdXRob3I+V2FuZywgWWFuanVuPC9h
dXRob3I+PGF1dGhvcj5KaW5nLCBDaGVuZzwvYXV0aG9yPjxhdXRob3I+S3J5c2Fub3ZhLCBWYWxl
bnRpbmE8L2F1dGhvcj48YXV0aG9yPkh1YW5nLCBKaW5sb25nPC9hdXRob3I+PGF1dGhvcj5aaGFv
LCBOYTwvYXV0aG9yPjxhdXRob3I+U3UsIEJ1ZGE8L2F1dGhvcj48L2F1dGhvcnM+PC9jb250cmli
dXRvcnM+PHRpdGxlcz48dGl0bGU+QXNzZXNzaW5nIGNoYW5nZXMgb2Ygcml2ZXIgZGlzY2hhcmdl
IHVuZGVyIGdsb2JhbCB3YXJtaW5nIG9mIDEuNcKwQyBhbmQgMsKwQyBpbiB0aGUgdXBwZXIgcmVh
Y2hlcyBvZiB0aGUgWWFuZ3R6ZSBSaXZlciBCYXNpbjogQXBwcm9hY2ggYnkgdXNpbmcgbXVsdGlw
bGUtIEdDTXMgYW5kIGh5ZHJvbG9naWNhbCBtb2RlbHM8L3RpdGxlPjxzZWNvbmRhcnktdGl0bGU+
UXVhdGVybmFyeSBJbnRlcm5hdGlvbmFsPC9zZWNvbmRhcnktdGl0bGU+PC90aXRsZXM+PHBhZ2Vz
PjYzLTczPC9wYWdlcz48dm9sdW1lPjQ1Mzwvdm9sdW1lPjxkYXRlcz48eWVhcj4yMDE3PC95ZWFy
PjwvZGF0ZXM+PHVybHM+PC91cmxzPjxlbGVjdHJvbmljLXJlc291cmNlLW51bT4xMC4xMDE2L2ou
cXVhaW50LjIwMTcuMDEuMDE3PC9lbGVjdHJvbmljLXJlc291cmNlLW51bT48L3JlY29yZD48L0Np
dGU+PENpdGU+PEF1dGhvcj5HdTwvQXV0aG9yPjxZZWFyPjIwMTg8L1llYXI+PFJlY051bT4xNTA1
NTwvUmVjTnVtPjxyZWNvcmQ+PHJlYy1udW1iZXI+MTUwNTU8L3JlYy1udW1iZXI+PGZvcmVpZ24t
a2V5cz48a2V5IGFwcD0iRU4iIGRiLWlkPSJlNXd2dmF3MHIwNXByZ2V2MDIyNWV6eHFyZHB0ZXA1
MnZhOTUiIHRpbWVzdGFtcD0iMTU2NTA3ODI4MyI+MTUwNTU8L2tleT48L2ZvcmVpZ24ta2V5cz48
cmVmLXR5cGUgbmFtZT0iSm91cm5hbCBBcnRpY2xlIj4xNzwvcmVmLXR5cGU+PGNvbnRyaWJ1dG9y
cz48YXV0aG9ycz48YXV0aG9yPkd1LCBIdWFuZ2hlPC9hdXRob3I+PGF1dGhvcj5ZdSwgWmhvbmdi
bzwvYXV0aG9yPjxhdXRob3I+WWFuZywgQ2h1YW5ndW88L2F1dGhvcj48YXV0aG9yPkp1LCBRaW48
L2F1dGhvcj48L2F1dGhvcnM+PC9jb250cmlidXRvcnM+PHRpdGxlcz48dGl0bGU+UHJvamVjdGVk
IENoYW5nZXMgaW4gSHlkcm9sb2dpY2FsIEV4dHJlbWVzIGluIHRoZSBZYW5ndHplIFJpdmVyIEJh
c2luIHdpdGggYW4gRW5zZW1ibGUgb2YgUmVnaW9uYWwgQ2xpbWF0ZSBTaW11bGF0aW9uczwvdGl0
bGU+PHNlY29uZGFyeS10aXRsZT5XYXRlcjwvc2Vjb25kYXJ5LXRpdGxlPjwvdGl0bGVzPjxwYWdl
cz4xMjc5PC9wYWdlcz48dm9sdW1lPjEwPC92b2x1bWU+PG51bWJlcj45PC9udW1iZXI+PGRhdGVz
Pjx5ZWFyPjIwMTg8L3llYXI+PC9kYXRlcz48aXNibj4yMDczLTQ0NDE8L2lzYm4+PGFjY2Vzc2lv
bi1udW0+ZG9pOjEwLjMzOTAvdzEwMDkxMjc5PC9hY2Nlc3Npb24tbnVtPjx1cmxzPjxyZWxhdGVk
LXVybHM+PHVybD48c3R5bGUgZmFjZT0idW5kZXJsaW5lIiBmb250PSJkZWZhdWx0IiBzaXplPSIx
MDAlIj5odHRwczovL3d3dy5tZHBpLmNvbS8yMDczLTQ0NDEvMTAvOS8xMjc5PC9zdHlsZT48L3Vy
bD48L3JlbGF0ZWQtdXJscz48L3VybHM+PC9yZWNvcmQ+PC9DaXRlPjwvRW5kTm90ZT4A
</w:fldData>
              </w:fldChar>
            </w:r>
            <w:r w:rsidR="00373DD8" w:rsidRPr="00C92BA2">
              <w:rPr>
                <w:rFonts w:ascii="Arial" w:hAnsi="Arial" w:cs="Arial"/>
                <w:sz w:val="22"/>
              </w:rPr>
              <w:instrText xml:space="preserve"> ADDIN EN.CITE </w:instrText>
            </w:r>
            <w:r w:rsidR="00373DD8" w:rsidRPr="00C92BA2">
              <w:rPr>
                <w:rFonts w:ascii="Arial" w:hAnsi="Arial" w:cs="Arial"/>
                <w:sz w:val="22"/>
              </w:rPr>
              <w:fldChar w:fldCharType="begin">
                <w:fldData xml:space="preserve">PEVuZE5vdGU+PENpdGU+PEF1dGhvcj5TdTwvQXV0aG9yPjxZZWFyPjIwMTc8L1llYXI+PFJlY051
bT4xNDY2NTwvUmVjTnVtPjxEaXNwbGF5VGV4dD4oQ2hlbiBldCBhbC4sIDIwMTc7IEd1IGV0IGFs
LiwgMjAxODsgU3UgZXQgYWwuLCAyMDE3KTwvRGlzcGxheVRleHQ+PHJlY29yZD48cmVjLW51bWJl
cj4xNDY2NTwvcmVjLW51bWJlcj48Zm9yZWlnbi1rZXlzPjxrZXkgYXBwPSJFTiIgZGItaWQ9ImU1
d3Z2YXcwcjA1cHJnZXYwMjI1ZXp4cXJkcHRlcDUydmE5NSIgdGltZXN0YW1wPSIxNTA1Nzg5Mjg2
Ij4xNDY2NTwva2V5PjwvZm9yZWlnbi1rZXlzPjxyZWYtdHlwZSBuYW1lPSJKb3VybmFsIEFydGlj
bGUiPjE3PC9yZWYtdHlwZT48Y29udHJpYnV0b3JzPjxhdXRob3JzPjxhdXRob3I+U3UsIEJ1ZGE8
L2F1dGhvcj48YXV0aG9yPkh1YW5nLCBKaW5sb25nPC9hdXRob3I+PGF1dGhvcj5aZW5nLCBYaWFv
ZmFuPC9hdXRob3I+PGF1dGhvcj5HYW8sIENoYW88L2F1dGhvcj48YXV0aG9yPkppYW5nLCBUb25n
PC9hdXRob3I+PC9hdXRob3JzPjwvY29udHJpYnV0b3JzPjxhdXRoLWFkZHJlc3M+Q2hpbmVzZSBB
Y2FkIFNjaSwgWGluamlhbmcgSW5zdCBFY29sICZhbXA7IEdlb2csIFN0YXRlIEtleSBMYWIgRGVz
ZXJ0ICZhbXA7IE9hc2lzIEVjb2wsIFVydW1xaSA4MzAwMTEsIFBlb3BsZXMgUiBDaGluYSYjeEQ7
TmFuamluZyBVbml2IEluZm9ybWF0IFNjaSAmYW1wOyBUZWNobm9sLCBDb2xsYWJvcmF0IElubm92
YXQgQ3RyIEZvcmVjYXN0ICZhbXA7IEV2YWx1YXQgTWV0ZW9ybywgTmFuamluZyAyMTAwNDQsIFBl
b3BsZXMgUiBDaGluYSYjeEQ7Q2hpbmEgTWV0ZW9yb2wgQWRtLCBOYXRsIENsaW1hdGUgQ3RyLCBC
ZWlqaW5nIDEwMDA4MSwgUGVvcGxlcyBSIENoaW5hJiN4RDtIdWF6aG9uZyBVbml2IFNjaSAmYW1w
OyBUZWNobm9sLCBTY2ggSHlkcm9wb3dlciAmYW1wOyBJbmZvcm1hdCBFbmduLCBXdWhhbiA0MzAw
NzQsIFBlb3BsZXMgUiBDaGluYSYjeEQ7QW5odWkgTm9ybWFsIFVuaXYsIENvbGwgVGVycml0b3Jp
YWwgUmVzb3VyY2VzICZhbXA7IFRvdXJpc20sIFd1aHUgMjQxMDAwLCBQZW9wbGVzIFIgQ2hpbmE8
L2F1dGgtYWRkcmVzcz48dGl0bGVzPjx0aXRsZT5JbXBhY3RzIG9mIGNsaW1hdGUgY2hhbmdlIG9u
IHN0cmVhbWZsb3cgaW4gdGhlIHVwcGVyIFlhbmd0emUgUml2ZXIgYmFzaW48L3RpdGxlPjxzZWNv
bmRhcnktdGl0bGU+Q2xpbWF0aWMgQ2hhbmdlPC9zZWNvbmRhcnktdGl0bGU+PGFsdC10aXRsZT5D
bGltYXRpYyBDaGFuZ2U8L2FsdC10aXRsZT48L3RpdGxlcz48cGVyaW9kaWNhbD48ZnVsbC10aXRs
ZT5DbGltYXRpYyBDaGFuZ2U8L2Z1bGwtdGl0bGU+PGFiYnItMT5DbGltLiBDaGFuZ2U8L2FiYnIt
MT48YWJici0yPkNsaW0gQ2hhbmdlPC9hYmJyLTI+PC9wZXJpb2RpY2FsPjxhbHQtcGVyaW9kaWNh
bD48ZnVsbC10aXRsZT5DbGltYXRpYyBDaGFuZ2U8L2Z1bGwtdGl0bGU+PGFiYnItMT5DbGltLiBD
aGFuZ2U8L2FiYnItMT48YWJici0yPkNsaW0gQ2hhbmdlPC9hYmJyLTI+PC9hbHQtcGVyaW9kaWNh
bD48cGFnZXM+MS0xNDwvcGFnZXM+PHZvbHVtZT4xNDE8L3ZvbHVtZT48bnVtYmVyPjM8L251bWJl
cj48a2V5d29yZHM+PGtleXdvcmQ+aHlkcm9sb2dpY2FsIG1vZGVsaW5nPC9rZXl3b3JkPjxrZXl3
b3JkPmNsaW1hdGUgY2hhbmdlPC9rZXl3b3JkPjxrZXl3b3JkPnVuY2VydGFpbnR5PC9rZXl3b3Jk
PjxrZXl3b3JkPnRoZSB1cHBlciB5YW5ndHplIHJpdmVyPC9rZXl3b3JkPjxrZXl3b3JkPm11bHRp
cGxlIGdsb2JhbCBjbGltYXRlPC9rZXl3b3JkPjxrZXl3b3JkPmh5ZHJvbG9naWNhbCBtb2RlbHM8
L2tleXdvcmQ+PGtleXdvcmQ+dW5jZXJ0YWludHkgc291cmNlczwva2V5d29yZD48a2V5d29yZD5z
Y2VuYXJpb3M8L2tleXdvcmQ+PGtleXdvcmQ+c2NhbGU8L2tleXdvcmQ+PGtleXdvcmQ+ZnJlcXVl
bmN5PC9rZXl3b3JkPjwva2V5d29yZHM+PGRhdGVzPjx5ZWFyPjIwMTc8L3llYXI+PHB1Yi1kYXRl
cz48ZGF0ZT5BcHI8L2RhdGU+PC9wdWItZGF0ZXM+PC9kYXRlcz48aXNibj4wMTY1LTAwMDk8L2lz
Ym4+PGFjY2Vzc2lvbi1udW0+V09TOjAwMDM5NjgyNDMwMDAxMjwvYWNjZXNzaW9uLW51bT48dXJs
cz48cmVsYXRlZC11cmxzPjx1cmw+Jmx0O0dvIHRvIElTSSZndDs6Ly9XT1M6MDAwMzk2ODI0MzAw
MDEyPC91cmw+PC9yZWxhdGVkLXVybHM+PC91cmxzPjxlbGVjdHJvbmljLXJlc291cmNlLW51bT4x
MC4xMDA3L3MxMDU4NC0wMTYtMTg1Mi01PC9lbGVjdHJvbmljLXJlc291cmNlLW51bT48cmVzZWFy
Y2gtbm90ZXM+PHN0eWxlIGZhY2U9Im5vcm1hbCIgZm9udD0iZGVmYXVsdCIgc2l6ZT0iMTAwJSI+
V0FUQ0g8L3N0eWxlPjxzdHlsZSBmYWNlPSJub3JtYWwiIGZvbnQ9ImRlZmF1bHQiIGNoYXJzZXQ9
IjEzNCIgc2l6ZT0iMTAwJSI+5Zyo6ZW/5rGf5LiK5ri455qE5rCU5rip5YGP6auY77yM6ZmN5rC0
5YGP5bCRJiN4RDsmI3hEO091ciBzdHVkeSBhbHNvIGluZGljYXRlcyB0aGF0IHRoZSBiYXNpbi1h
dmVyYWdlZCBhbm51YWwgbWVhbiB0ZW1wZXJhdHVyZSBhbmQgYW5udWFsIHByZWNpcGl0YXRpb24g
ZnJvbSB0aGUgV0FUQ0ggZm9yY2luZyBkYXRhIGFyZSA1LjY8L3N0eWxlPjxzdHlsZSBmYWNlPSJu
b3JtYWwiIGZvbnQ9ImRlZmF1bHQiIHNpemU9IjEwMCUiPsKwQyBhbmQgMjQuNSUgbG93ZXIsIHJl
c3BlY3RpdmVseSwgdGhhbiB0aG9zZSBvYnNlcnZlZCBpbiB0aGUgYmFzaW4gaW4gMTk3MTwvc3R5
bGU+PHN0eWxlIGZhY2U9Im5vcm1hbCIgZm9udD0iZGVmYXVsdCIgY2hhcnNldD0iMTM0IiBzaXpl
PSIxMDAlIj7igJMyMDAwPC9zdHlsZT48L3Jlc2VhcmNoLW5vdGVzPjxsYW5ndWFnZT5FbmdsaXNo
PC9sYW5ndWFnZT48L3JlY29yZD48L0NpdGU+PENpdGU+PEF1dGhvcj5DaGVuPC9BdXRob3I+PFll
YXI+MjAxNzwvWWVhcj48UmVjTnVtPjE0NjY5PC9SZWNOdW0+PHJlY29yZD48cmVjLW51bWJlcj4x
NDY2OTwvcmVjLW51bWJlcj48Zm9yZWlnbi1rZXlzPjxrZXkgYXBwPSJFTiIgZGItaWQ9ImU1d3Z2
YXcwcjA1cHJnZXYwMjI1ZXp4cXJkcHRlcDUydmE5NSIgdGltZXN0YW1wPSIxNTA5MjcyNjkwIj4x
NDY2OTwva2V5PjwvZm9yZWlnbi1rZXlzPjxyZWYtdHlwZSBuYW1lPSJKb3VybmFsIEFydGljbGUi
PjE3PC9yZWYtdHlwZT48Y29udHJpYnV0b3JzPjxhdXRob3JzPjxhdXRob3I+Q2hlbiwgSmluZzwv
YXV0aG9yPjxhdXRob3I+R2FvLCBDaGFvPC9hdXRob3I+PGF1dGhvcj5aZW5nLCBYaWFvZmFuPC9h
dXRob3I+PGF1dGhvcj5YaW9uZywgTWluZzwvYXV0aG9yPjxhdXRob3I+V2FuZywgWWFuanVuPC9h
dXRob3I+PGF1dGhvcj5KaW5nLCBDaGVuZzwvYXV0aG9yPjxhdXRob3I+S3J5c2Fub3ZhLCBWYWxl
bnRpbmE8L2F1dGhvcj48YXV0aG9yPkh1YW5nLCBKaW5sb25nPC9hdXRob3I+PGF1dGhvcj5aaGFv
LCBOYTwvYXV0aG9yPjxhdXRob3I+U3UsIEJ1ZGE8L2F1dGhvcj48L2F1dGhvcnM+PC9jb250cmli
dXRvcnM+PHRpdGxlcz48dGl0bGU+QXNzZXNzaW5nIGNoYW5nZXMgb2Ygcml2ZXIgZGlzY2hhcmdl
IHVuZGVyIGdsb2JhbCB3YXJtaW5nIG9mIDEuNcKwQyBhbmQgMsKwQyBpbiB0aGUgdXBwZXIgcmVh
Y2hlcyBvZiB0aGUgWWFuZ3R6ZSBSaXZlciBCYXNpbjogQXBwcm9hY2ggYnkgdXNpbmcgbXVsdGlw
bGUtIEdDTXMgYW5kIGh5ZHJvbG9naWNhbCBtb2RlbHM8L3RpdGxlPjxzZWNvbmRhcnktdGl0bGU+
UXVhdGVybmFyeSBJbnRlcm5hdGlvbmFsPC9zZWNvbmRhcnktdGl0bGU+PC90aXRsZXM+PHBhZ2Vz
PjYzLTczPC9wYWdlcz48dm9sdW1lPjQ1Mzwvdm9sdW1lPjxkYXRlcz48eWVhcj4yMDE3PC95ZWFy
PjwvZGF0ZXM+PHVybHM+PC91cmxzPjxlbGVjdHJvbmljLXJlc291cmNlLW51bT4xMC4xMDE2L2ou
cXVhaW50LjIwMTcuMDEuMDE3PC9lbGVjdHJvbmljLXJlc291cmNlLW51bT48L3JlY29yZD48L0Np
dGU+PENpdGU+PEF1dGhvcj5HdTwvQXV0aG9yPjxZZWFyPjIwMTg8L1llYXI+PFJlY051bT4xNTA1
NTwvUmVjTnVtPjxyZWNvcmQ+PHJlYy1udW1iZXI+MTUwNTU8L3JlYy1udW1iZXI+PGZvcmVpZ24t
a2V5cz48a2V5IGFwcD0iRU4iIGRiLWlkPSJlNXd2dmF3MHIwNXByZ2V2MDIyNWV6eHFyZHB0ZXA1
MnZhOTUiIHRpbWVzdGFtcD0iMTU2NTA3ODI4MyI+MTUwNTU8L2tleT48L2ZvcmVpZ24ta2V5cz48
cmVmLXR5cGUgbmFtZT0iSm91cm5hbCBBcnRpY2xlIj4xNzwvcmVmLXR5cGU+PGNvbnRyaWJ1dG9y
cz48YXV0aG9ycz48YXV0aG9yPkd1LCBIdWFuZ2hlPC9hdXRob3I+PGF1dGhvcj5ZdSwgWmhvbmdi
bzwvYXV0aG9yPjxhdXRob3I+WWFuZywgQ2h1YW5ndW88L2F1dGhvcj48YXV0aG9yPkp1LCBRaW48
L2F1dGhvcj48L2F1dGhvcnM+PC9jb250cmlidXRvcnM+PHRpdGxlcz48dGl0bGU+UHJvamVjdGVk
IENoYW5nZXMgaW4gSHlkcm9sb2dpY2FsIEV4dHJlbWVzIGluIHRoZSBZYW5ndHplIFJpdmVyIEJh
c2luIHdpdGggYW4gRW5zZW1ibGUgb2YgUmVnaW9uYWwgQ2xpbWF0ZSBTaW11bGF0aW9uczwvdGl0
bGU+PHNlY29uZGFyeS10aXRsZT5XYXRlcjwvc2Vjb25kYXJ5LXRpdGxlPjwvdGl0bGVzPjxwYWdl
cz4xMjc5PC9wYWdlcz48dm9sdW1lPjEwPC92b2x1bWU+PG51bWJlcj45PC9udW1iZXI+PGRhdGVz
Pjx5ZWFyPjIwMTg8L3llYXI+PC9kYXRlcz48aXNibj4yMDczLTQ0NDE8L2lzYm4+PGFjY2Vzc2lv
bi1udW0+ZG9pOjEwLjMzOTAvdzEwMDkxMjc5PC9hY2Nlc3Npb24tbnVtPjx1cmxzPjxyZWxhdGVk
LXVybHM+PHVybD48c3R5bGUgZmFjZT0idW5kZXJsaW5lIiBmb250PSJkZWZhdWx0IiBzaXplPSIx
MDAlIj5odHRwczovL3d3dy5tZHBpLmNvbS8yMDczLTQ0NDEvMTAvOS8xMjc5PC9zdHlsZT48L3Vy
bD48L3JlbGF0ZWQtdXJscz48L3VybHM+PC9yZWNvcmQ+PC9DaXRlPjwvRW5kTm90ZT4A
</w:fldData>
              </w:fldChar>
            </w:r>
            <w:r w:rsidR="00373DD8" w:rsidRPr="00C92BA2">
              <w:rPr>
                <w:rFonts w:ascii="Arial" w:hAnsi="Arial" w:cs="Arial"/>
                <w:sz w:val="22"/>
              </w:rPr>
              <w:instrText xml:space="preserve"> ADDIN EN.CITE.DATA </w:instrText>
            </w:r>
            <w:r w:rsidR="00373DD8" w:rsidRPr="00C92BA2">
              <w:rPr>
                <w:rFonts w:ascii="Arial" w:hAnsi="Arial" w:cs="Arial"/>
                <w:sz w:val="22"/>
              </w:rPr>
            </w:r>
            <w:r w:rsidR="00373DD8" w:rsidRPr="00C92BA2">
              <w:rPr>
                <w:rFonts w:ascii="Arial" w:hAnsi="Arial" w:cs="Arial"/>
                <w:sz w:val="22"/>
              </w:rPr>
              <w:fldChar w:fldCharType="end"/>
            </w:r>
            <w:r w:rsidR="00373DD8" w:rsidRPr="00C92BA2">
              <w:rPr>
                <w:rFonts w:ascii="Arial" w:hAnsi="Arial" w:cs="Arial"/>
                <w:sz w:val="22"/>
              </w:rPr>
            </w:r>
            <w:r w:rsidR="00373DD8" w:rsidRPr="00C92BA2">
              <w:rPr>
                <w:rFonts w:ascii="Arial" w:hAnsi="Arial" w:cs="Arial"/>
                <w:sz w:val="22"/>
              </w:rPr>
              <w:fldChar w:fldCharType="separate"/>
            </w:r>
            <w:r w:rsidR="005F3F5B" w:rsidRPr="00C92BA2">
              <w:rPr>
                <w:rFonts w:ascii="Arial" w:eastAsia="Microsoft YaHei" w:hAnsi="Arial" w:cs="Arial"/>
                <w:sz w:val="22"/>
              </w:rPr>
              <w:t>（</w:t>
            </w:r>
            <w:r w:rsidR="005F3F5B" w:rsidRPr="00C92BA2">
              <w:rPr>
                <w:rFonts w:ascii="Arial" w:hAnsi="Arial" w:cs="Arial"/>
                <w:sz w:val="22"/>
              </w:rPr>
              <w:t>Qin</w:t>
            </w:r>
            <w:proofErr w:type="spellEnd"/>
            <w:r w:rsidR="005F3F5B" w:rsidRPr="00C92BA2">
              <w:rPr>
                <w:rFonts w:ascii="Arial" w:hAnsi="Arial" w:cs="Arial"/>
                <w:sz w:val="22"/>
              </w:rPr>
              <w:t xml:space="preserve"> et al., 2020</w:t>
            </w:r>
            <w:proofErr w:type="gramStart"/>
            <w:r w:rsidR="005F3F5B" w:rsidRPr="00C92BA2">
              <w:rPr>
                <w:rFonts w:ascii="Arial" w:hAnsi="Arial" w:cs="Arial"/>
                <w:sz w:val="22"/>
              </w:rPr>
              <w:t>a,b</w:t>
            </w:r>
            <w:proofErr w:type="gramEnd"/>
            <w:r w:rsidR="005F3F5B" w:rsidRPr="00C92BA2">
              <w:rPr>
                <w:rFonts w:ascii="Arial" w:hAnsi="Arial" w:cs="Arial"/>
                <w:sz w:val="22"/>
              </w:rPr>
              <w:t xml:space="preserve">; </w:t>
            </w:r>
            <w:r w:rsidR="00373DD8" w:rsidRPr="00C92BA2">
              <w:rPr>
                <w:rFonts w:ascii="Arial" w:hAnsi="Arial" w:cs="Arial"/>
                <w:sz w:val="22"/>
              </w:rPr>
              <w:t>Su et al. 2017)</w:t>
            </w:r>
            <w:r w:rsidR="00373DD8" w:rsidRPr="00C92BA2">
              <w:rPr>
                <w:rFonts w:ascii="Arial" w:hAnsi="Arial" w:cs="Arial"/>
                <w:sz w:val="22"/>
              </w:rPr>
              <w:fldChar w:fldCharType="end"/>
            </w:r>
            <w:r w:rsidRPr="00C92BA2">
              <w:rPr>
                <w:rFonts w:ascii="Arial" w:hAnsi="Arial" w:cs="Arial"/>
                <w:sz w:val="22"/>
              </w:rPr>
              <w:t>.</w:t>
            </w:r>
          </w:p>
          <w:p w14:paraId="5BC0CD76" w14:textId="77777777" w:rsidR="00BC3A87" w:rsidRDefault="00BC3A87" w:rsidP="00BC3A87">
            <w:pPr>
              <w:jc w:val="both"/>
              <w:rPr>
                <w:rFonts w:ascii="Arial" w:hAnsi="Arial" w:cs="Arial"/>
                <w:b/>
                <w:sz w:val="22"/>
                <w:szCs w:val="22"/>
              </w:rPr>
            </w:pPr>
          </w:p>
          <w:p w14:paraId="0E9708E7" w14:textId="77777777" w:rsidR="00BC3A87" w:rsidRDefault="00BC3A87" w:rsidP="00BC3A87">
            <w:pPr>
              <w:rPr>
                <w:rFonts w:ascii="Arial" w:hAnsi="Arial" w:cs="Arial"/>
                <w:b/>
                <w:sz w:val="22"/>
              </w:rPr>
            </w:pPr>
            <w:r>
              <w:rPr>
                <w:rFonts w:ascii="Arial" w:hAnsi="Arial" w:cs="Arial"/>
                <w:b/>
                <w:sz w:val="22"/>
                <w:szCs w:val="22"/>
              </w:rPr>
              <w:t>O</w:t>
            </w:r>
            <w:r w:rsidRPr="0065012F">
              <w:rPr>
                <w:rFonts w:ascii="Arial" w:hAnsi="Arial" w:cs="Arial"/>
                <w:b/>
                <w:sz w:val="22"/>
                <w:szCs w:val="22"/>
              </w:rPr>
              <w:t>bjectives</w:t>
            </w:r>
          </w:p>
          <w:p w14:paraId="533D4202" w14:textId="77777777" w:rsidR="00BC3A87" w:rsidRDefault="00BC3A87" w:rsidP="00BC3A87">
            <w:pPr>
              <w:rPr>
                <w:rFonts w:ascii="Arial" w:hAnsi="Arial" w:cs="Arial"/>
                <w:b/>
                <w:sz w:val="22"/>
              </w:rPr>
            </w:pPr>
          </w:p>
          <w:p w14:paraId="701A3A7D" w14:textId="5713E2EF" w:rsidR="00BC3A87" w:rsidRPr="00C92BA2" w:rsidRDefault="00BC3A87" w:rsidP="00C92BA2">
            <w:pPr>
              <w:rPr>
                <w:rFonts w:ascii="Arial" w:hAnsi="Arial" w:cs="Arial"/>
                <w:sz w:val="22"/>
              </w:rPr>
            </w:pPr>
            <w:r w:rsidRPr="00C92BA2">
              <w:rPr>
                <w:rFonts w:ascii="Arial" w:hAnsi="Arial" w:cs="Arial"/>
                <w:sz w:val="22"/>
              </w:rPr>
              <w:t>This paper specifically</w:t>
            </w:r>
            <w:r w:rsidRPr="00C92BA2">
              <w:rPr>
                <w:rFonts w:ascii="Arial" w:hAnsi="Arial" w:cs="Arial" w:hint="eastAsia"/>
                <w:sz w:val="22"/>
              </w:rPr>
              <w:t xml:space="preserve"> </w:t>
            </w:r>
            <w:r w:rsidR="00373DD8" w:rsidRPr="00C92BA2">
              <w:rPr>
                <w:rFonts w:ascii="Arial" w:hAnsi="Arial" w:cs="Arial"/>
                <w:sz w:val="22"/>
              </w:rPr>
              <w:t>addresses</w:t>
            </w:r>
            <w:r w:rsidRPr="00C92BA2">
              <w:rPr>
                <w:rFonts w:ascii="Arial" w:hAnsi="Arial" w:cs="Arial"/>
                <w:sz w:val="22"/>
              </w:rPr>
              <w:t xml:space="preserve"> 1) </w:t>
            </w:r>
            <w:r w:rsidRPr="00C92BA2">
              <w:rPr>
                <w:rFonts w:ascii="Arial" w:hAnsi="Arial" w:cs="Arial" w:hint="eastAsia"/>
                <w:sz w:val="22"/>
              </w:rPr>
              <w:t>the spatial and temporal change</w:t>
            </w:r>
            <w:r w:rsidRPr="00C92BA2">
              <w:rPr>
                <w:rFonts w:ascii="Arial" w:hAnsi="Arial" w:cs="Arial"/>
                <w:sz w:val="22"/>
              </w:rPr>
              <w:t>s</w:t>
            </w:r>
            <w:r w:rsidRPr="00C92BA2">
              <w:rPr>
                <w:rFonts w:ascii="Arial" w:hAnsi="Arial" w:cs="Arial" w:hint="eastAsia"/>
                <w:sz w:val="22"/>
              </w:rPr>
              <w:t xml:space="preserve"> of inflow </w:t>
            </w:r>
            <w:r w:rsidRPr="00C92BA2">
              <w:rPr>
                <w:rFonts w:ascii="Arial" w:hAnsi="Arial" w:cs="Arial"/>
                <w:sz w:val="22"/>
              </w:rPr>
              <w:t>to</w:t>
            </w:r>
            <w:r w:rsidRPr="00C92BA2">
              <w:rPr>
                <w:rFonts w:ascii="Arial" w:hAnsi="Arial" w:cs="Arial" w:hint="eastAsia"/>
                <w:sz w:val="22"/>
              </w:rPr>
              <w:t xml:space="preserve"> dams due to climate change </w:t>
            </w:r>
            <w:r w:rsidRPr="00C92BA2">
              <w:rPr>
                <w:rFonts w:ascii="Arial" w:hAnsi="Arial" w:cs="Arial"/>
                <w:sz w:val="22"/>
              </w:rPr>
              <w:t>and</w:t>
            </w:r>
            <w:r w:rsidRPr="00C92BA2">
              <w:rPr>
                <w:rFonts w:ascii="Arial" w:hAnsi="Arial" w:cs="Arial" w:hint="eastAsia"/>
                <w:sz w:val="22"/>
              </w:rPr>
              <w:t xml:space="preserve"> </w:t>
            </w:r>
            <w:r w:rsidRPr="00C92BA2">
              <w:rPr>
                <w:rFonts w:ascii="Arial" w:hAnsi="Arial" w:cs="Arial"/>
                <w:sz w:val="22"/>
              </w:rPr>
              <w:t>their</w:t>
            </w:r>
            <w:r w:rsidRPr="00C92BA2">
              <w:rPr>
                <w:rFonts w:ascii="Arial" w:hAnsi="Arial" w:cs="Arial" w:hint="eastAsia"/>
                <w:sz w:val="22"/>
              </w:rPr>
              <w:t xml:space="preserve"> implication on </w:t>
            </w:r>
            <w:r w:rsidRPr="00C92BA2">
              <w:rPr>
                <w:rFonts w:ascii="Arial" w:hAnsi="Arial" w:cs="Arial"/>
                <w:sz w:val="22"/>
              </w:rPr>
              <w:t>2</w:t>
            </w:r>
            <w:r w:rsidRPr="00C92BA2">
              <w:rPr>
                <w:rFonts w:ascii="Arial" w:hAnsi="Arial" w:cs="Arial" w:hint="eastAsia"/>
                <w:sz w:val="22"/>
              </w:rPr>
              <w:t>) seasonal regulation function</w:t>
            </w:r>
            <w:r w:rsidRPr="00C92BA2">
              <w:rPr>
                <w:rFonts w:ascii="Arial" w:hAnsi="Arial" w:cs="Arial"/>
                <w:sz w:val="22"/>
              </w:rPr>
              <w:t>,</w:t>
            </w:r>
            <w:r w:rsidRPr="00C92BA2">
              <w:rPr>
                <w:rFonts w:ascii="Arial" w:hAnsi="Arial" w:cs="Arial" w:hint="eastAsia"/>
                <w:sz w:val="22"/>
              </w:rPr>
              <w:t xml:space="preserve"> </w:t>
            </w:r>
            <w:r w:rsidRPr="00C92BA2">
              <w:rPr>
                <w:rFonts w:ascii="Arial" w:hAnsi="Arial" w:cs="Arial"/>
                <w:sz w:val="22"/>
              </w:rPr>
              <w:t>3</w:t>
            </w:r>
            <w:r w:rsidRPr="00C92BA2">
              <w:rPr>
                <w:rFonts w:ascii="Arial" w:hAnsi="Arial" w:cs="Arial" w:hint="eastAsia"/>
                <w:sz w:val="22"/>
              </w:rPr>
              <w:t>) hydropower generation</w:t>
            </w:r>
            <w:r w:rsidRPr="00C92BA2">
              <w:rPr>
                <w:rFonts w:ascii="Arial" w:hAnsi="Arial" w:cs="Arial"/>
                <w:sz w:val="22"/>
              </w:rPr>
              <w:t>,</w:t>
            </w:r>
            <w:r w:rsidRPr="00C92BA2">
              <w:rPr>
                <w:rFonts w:ascii="Arial" w:hAnsi="Arial" w:cs="Arial" w:hint="eastAsia"/>
                <w:sz w:val="22"/>
              </w:rPr>
              <w:t xml:space="preserve"> </w:t>
            </w:r>
            <w:r w:rsidRPr="00C92BA2">
              <w:rPr>
                <w:rFonts w:ascii="Arial" w:hAnsi="Arial" w:cs="Arial"/>
                <w:sz w:val="22"/>
              </w:rPr>
              <w:t>and 4</w:t>
            </w:r>
            <w:r w:rsidRPr="00C92BA2">
              <w:rPr>
                <w:rFonts w:ascii="Arial" w:hAnsi="Arial" w:cs="Arial" w:hint="eastAsia"/>
                <w:sz w:val="22"/>
              </w:rPr>
              <w:t xml:space="preserve">) flood </w:t>
            </w:r>
            <w:r w:rsidRPr="00C92BA2">
              <w:rPr>
                <w:rFonts w:ascii="Arial" w:hAnsi="Arial" w:cs="Arial"/>
                <w:sz w:val="22"/>
              </w:rPr>
              <w:t>hazard</w:t>
            </w:r>
            <w:r w:rsidRPr="00C92BA2">
              <w:rPr>
                <w:rFonts w:ascii="Arial" w:hAnsi="Arial" w:cs="Arial" w:hint="eastAsia"/>
                <w:sz w:val="22"/>
              </w:rPr>
              <w:t xml:space="preserve"> </w:t>
            </w:r>
            <w:r w:rsidRPr="00C92BA2">
              <w:rPr>
                <w:rFonts w:ascii="Arial" w:hAnsi="Arial" w:cs="Arial"/>
                <w:sz w:val="22"/>
              </w:rPr>
              <w:t xml:space="preserve">for </w:t>
            </w:r>
            <w:r w:rsidRPr="00C92BA2">
              <w:rPr>
                <w:rFonts w:ascii="Arial" w:hAnsi="Arial" w:cs="Arial" w:hint="eastAsia"/>
                <w:sz w:val="22"/>
              </w:rPr>
              <w:t>da</w:t>
            </w:r>
            <w:r w:rsidRPr="00C92BA2">
              <w:rPr>
                <w:rFonts w:ascii="Arial" w:hAnsi="Arial" w:cs="Arial"/>
                <w:sz w:val="22"/>
              </w:rPr>
              <w:t>ms</w:t>
            </w:r>
            <w:r w:rsidRPr="00C92BA2">
              <w:rPr>
                <w:rFonts w:ascii="Arial" w:hAnsi="Arial" w:cs="Arial" w:hint="eastAsia"/>
                <w:sz w:val="22"/>
              </w:rPr>
              <w:t xml:space="preserve">. </w:t>
            </w:r>
            <w:r w:rsidRPr="00C92BA2">
              <w:rPr>
                <w:rFonts w:ascii="Arial" w:hAnsi="Arial" w:cs="Arial"/>
                <w:sz w:val="22"/>
              </w:rPr>
              <w:t xml:space="preserve">To our knowledge, this is the first study that comprehensively identifies consequences </w:t>
            </w:r>
            <w:r w:rsidRPr="00C92BA2">
              <w:rPr>
                <w:rFonts w:ascii="Arial" w:hAnsi="Arial" w:cs="Arial" w:hint="eastAsia"/>
                <w:sz w:val="22"/>
              </w:rPr>
              <w:t>o</w:t>
            </w:r>
            <w:r w:rsidRPr="00C92BA2">
              <w:rPr>
                <w:rFonts w:ascii="Arial" w:hAnsi="Arial" w:cs="Arial"/>
                <w:sz w:val="22"/>
              </w:rPr>
              <w:t>f future climate change on the water infrastructure system of the UYRB, using the more likely climate scenarios and a larger GCM ensemble. The findings of this study will inform necessary adaptation strategies for the critical infrastructure systems to mitigate the changing climate.</w:t>
            </w:r>
          </w:p>
          <w:p w14:paraId="3942BF9A" w14:textId="77777777" w:rsidR="00BC3A87" w:rsidRDefault="00BC3A87" w:rsidP="00BC3A87">
            <w:pPr>
              <w:jc w:val="both"/>
              <w:rPr>
                <w:rFonts w:ascii="Arial" w:hAnsi="Arial" w:cs="Arial"/>
                <w:b/>
                <w:sz w:val="22"/>
                <w:szCs w:val="22"/>
              </w:rPr>
            </w:pPr>
          </w:p>
          <w:p w14:paraId="50BD49E4" w14:textId="77777777" w:rsidR="00BC3A87" w:rsidRDefault="00BC3A87" w:rsidP="00BC3A87">
            <w:pPr>
              <w:rPr>
                <w:rFonts w:ascii="Arial" w:hAnsi="Arial" w:cs="Arial"/>
                <w:b/>
                <w:sz w:val="22"/>
              </w:rPr>
            </w:pPr>
            <w:r>
              <w:rPr>
                <w:rFonts w:ascii="Arial" w:hAnsi="Arial" w:cs="Arial"/>
                <w:b/>
                <w:sz w:val="22"/>
                <w:szCs w:val="22"/>
              </w:rPr>
              <w:t>M</w:t>
            </w:r>
            <w:r w:rsidRPr="0065012F">
              <w:rPr>
                <w:rFonts w:ascii="Arial" w:hAnsi="Arial" w:cs="Arial"/>
                <w:b/>
                <w:sz w:val="22"/>
                <w:szCs w:val="22"/>
              </w:rPr>
              <w:t>ethod</w:t>
            </w:r>
            <w:r>
              <w:rPr>
                <w:rFonts w:ascii="Arial" w:hAnsi="Arial" w:cs="Arial"/>
                <w:b/>
                <w:sz w:val="22"/>
                <w:szCs w:val="22"/>
              </w:rPr>
              <w:t>ology</w:t>
            </w:r>
          </w:p>
          <w:p w14:paraId="08C88C98" w14:textId="3A1A5028" w:rsidR="00BC3A87" w:rsidRPr="00AE3AB2" w:rsidRDefault="00BC3A87" w:rsidP="00BC3A87">
            <w:pPr>
              <w:rPr>
                <w:rFonts w:ascii="Arial" w:hAnsi="Arial" w:cs="Arial"/>
                <w:sz w:val="22"/>
              </w:rPr>
            </w:pPr>
            <w:r w:rsidRPr="00AE3AB2">
              <w:rPr>
                <w:rFonts w:ascii="Arial" w:hAnsi="Arial" w:cs="Arial"/>
                <w:sz w:val="22"/>
              </w:rPr>
              <w:t>This study assessed the impacts of climate change on water availability, regulation function, hydropower generation and flood hazards for major dams in the UYRB, under the Shared Socioeconomic Pathways (SSPs) scenarios during the 21st century. First, the outputs of 14 global climate models (GCMs) from Coupled Model Intercomparison Project Phase 6 (CMIP6) for the medium (SSP245) and high (SSP585) emission scenarios were used to drive a coupled hydrological, dam and hydroelectric model. Then, changes in metrics covering dam inflow and service performance in the future relative to the historical period were quantified. Finally, climate change-induced flood hazards were investigated by extreme value analysis.</w:t>
            </w:r>
          </w:p>
          <w:p w14:paraId="10C651C1" w14:textId="77777777" w:rsidR="00BC3A87" w:rsidRPr="00AE3AB2" w:rsidRDefault="00BC3A87" w:rsidP="00BC3A87">
            <w:pPr>
              <w:jc w:val="both"/>
              <w:rPr>
                <w:rFonts w:ascii="Arial" w:hAnsi="Arial" w:cs="Arial"/>
                <w:b/>
                <w:sz w:val="22"/>
                <w:szCs w:val="22"/>
                <w:lang w:val="en-US"/>
              </w:rPr>
            </w:pPr>
          </w:p>
          <w:p w14:paraId="233B04E0" w14:textId="77777777" w:rsidR="00BC3A87" w:rsidRDefault="00BC3A87" w:rsidP="00BC3A87">
            <w:pPr>
              <w:rPr>
                <w:rFonts w:ascii="Arial" w:hAnsi="Arial" w:cs="Arial"/>
                <w:b/>
                <w:sz w:val="22"/>
              </w:rPr>
            </w:pPr>
            <w:r>
              <w:rPr>
                <w:rFonts w:ascii="Arial" w:hAnsi="Arial" w:cs="Arial"/>
                <w:b/>
                <w:sz w:val="22"/>
                <w:szCs w:val="22"/>
              </w:rPr>
              <w:t>F</w:t>
            </w:r>
            <w:r w:rsidRPr="0065012F">
              <w:rPr>
                <w:rFonts w:ascii="Arial" w:hAnsi="Arial" w:cs="Arial"/>
                <w:b/>
                <w:sz w:val="22"/>
                <w:szCs w:val="22"/>
              </w:rPr>
              <w:t>inding</w:t>
            </w:r>
            <w:r>
              <w:rPr>
                <w:rFonts w:ascii="Arial" w:hAnsi="Arial" w:cs="Arial"/>
                <w:b/>
                <w:sz w:val="22"/>
                <w:szCs w:val="22"/>
              </w:rPr>
              <w:t>s</w:t>
            </w:r>
          </w:p>
          <w:p w14:paraId="2A36BBD9" w14:textId="77777777" w:rsidR="00BC3A87" w:rsidRDefault="00BC3A87" w:rsidP="00BC3A87">
            <w:pPr>
              <w:jc w:val="both"/>
              <w:rPr>
                <w:rFonts w:ascii="Arial" w:hAnsi="Arial" w:cs="Arial"/>
                <w:b/>
                <w:sz w:val="22"/>
                <w:szCs w:val="22"/>
              </w:rPr>
            </w:pPr>
          </w:p>
          <w:p w14:paraId="10D14FB3" w14:textId="77777777" w:rsidR="00BC3A87" w:rsidRPr="00AE3AB2" w:rsidRDefault="00BC3A87" w:rsidP="00BC3A87">
            <w:pPr>
              <w:rPr>
                <w:rFonts w:ascii="Arial" w:hAnsi="Arial" w:cs="Arial"/>
                <w:sz w:val="22"/>
              </w:rPr>
            </w:pPr>
            <w:r w:rsidRPr="00AE3AB2">
              <w:rPr>
                <w:rFonts w:ascii="Arial" w:hAnsi="Arial" w:cs="Arial"/>
                <w:sz w:val="22"/>
              </w:rPr>
              <w:t xml:space="preserve">The projected dam inflow in the basin will exhibit an overall increase in annual mean, and more extremes in high, and low flows. Meanwhile, hydropower generation will exhibit an increase in magnitude and interannual variability, with a marked rise in </w:t>
            </w:r>
            <w:r w:rsidRPr="00AE3AB2">
              <w:rPr>
                <w:rFonts w:ascii="Arial" w:hAnsi="Arial" w:cs="Arial"/>
                <w:sz w:val="22"/>
              </w:rPr>
              <w:lastRenderedPageBreak/>
              <w:t>spilled water. The results also show the likelihood of experiencing a more extended high flow season, which will consequently impact the flood season with the increase in the frequency and magnitude of flood events, necessitating more prudent and optimal operating rules for the dams on the river system. Moreover, the regulation function of dams is expected to strengthen in the flood season and weaken in the dry season.</w:t>
            </w:r>
          </w:p>
          <w:p w14:paraId="48EB2DAA" w14:textId="77777777" w:rsidR="00BC3A87" w:rsidRDefault="00BC3A87" w:rsidP="00BC3A87">
            <w:pPr>
              <w:jc w:val="both"/>
              <w:rPr>
                <w:rFonts w:ascii="Arial" w:hAnsi="Arial" w:cs="Arial"/>
                <w:b/>
                <w:sz w:val="22"/>
                <w:szCs w:val="22"/>
              </w:rPr>
            </w:pPr>
          </w:p>
          <w:p w14:paraId="0143AFF9" w14:textId="77777777" w:rsidR="00BC3A87" w:rsidRDefault="00BC3A87" w:rsidP="00BC3A87">
            <w:pPr>
              <w:jc w:val="both"/>
              <w:rPr>
                <w:rFonts w:ascii="Arial" w:hAnsi="Arial" w:cs="Arial"/>
                <w:b/>
                <w:sz w:val="22"/>
                <w:szCs w:val="22"/>
              </w:rPr>
            </w:pPr>
            <w:r>
              <w:rPr>
                <w:rFonts w:ascii="Arial" w:hAnsi="Arial" w:cs="Arial"/>
                <w:b/>
                <w:sz w:val="22"/>
                <w:szCs w:val="22"/>
              </w:rPr>
              <w:t>S</w:t>
            </w:r>
            <w:r w:rsidRPr="0065012F">
              <w:rPr>
                <w:rFonts w:ascii="Arial" w:hAnsi="Arial" w:cs="Arial"/>
                <w:b/>
                <w:sz w:val="22"/>
                <w:szCs w:val="22"/>
              </w:rPr>
              <w:t xml:space="preserve">ignificance of the work for policy and practice </w:t>
            </w:r>
          </w:p>
          <w:p w14:paraId="1CC29570" w14:textId="39E40B37" w:rsidR="00BC3A87" w:rsidRPr="00C92BA2" w:rsidRDefault="00BC3A87" w:rsidP="00BC3A87">
            <w:pPr>
              <w:rPr>
                <w:rFonts w:ascii="Arial" w:hAnsi="Arial" w:cs="Arial"/>
                <w:sz w:val="22"/>
              </w:rPr>
            </w:pPr>
            <w:r w:rsidRPr="00C92BA2">
              <w:rPr>
                <w:rFonts w:ascii="Arial" w:hAnsi="Arial" w:cs="Arial" w:hint="eastAsia"/>
                <w:sz w:val="22"/>
              </w:rPr>
              <w:t>As a result, t</w:t>
            </w:r>
            <w:r w:rsidRPr="00C92BA2">
              <w:rPr>
                <w:rFonts w:ascii="Arial" w:hAnsi="Arial" w:cs="Arial"/>
                <w:sz w:val="22"/>
              </w:rPr>
              <w:t>he increased inflow</w:t>
            </w:r>
            <w:r w:rsidRPr="00C92BA2">
              <w:rPr>
                <w:rFonts w:ascii="Arial" w:hAnsi="Arial" w:cs="Arial" w:hint="eastAsia"/>
                <w:sz w:val="22"/>
              </w:rPr>
              <w:t xml:space="preserve"> would bring in potential </w:t>
            </w:r>
            <w:r w:rsidRPr="00C92BA2">
              <w:rPr>
                <w:rFonts w:ascii="Arial" w:hAnsi="Arial" w:cs="Arial"/>
                <w:sz w:val="22"/>
              </w:rPr>
              <w:t>improvements</w:t>
            </w:r>
            <w:r w:rsidRPr="00C92BA2">
              <w:rPr>
                <w:rFonts w:ascii="Arial" w:hAnsi="Arial" w:cs="Arial" w:hint="eastAsia"/>
                <w:sz w:val="22"/>
              </w:rPr>
              <w:t xml:space="preserve"> for water </w:t>
            </w:r>
            <w:r w:rsidRPr="00C92BA2">
              <w:rPr>
                <w:rFonts w:ascii="Arial" w:hAnsi="Arial" w:cs="Arial"/>
                <w:sz w:val="22"/>
              </w:rPr>
              <w:t>resource</w:t>
            </w:r>
            <w:r w:rsidRPr="00C92BA2">
              <w:rPr>
                <w:rFonts w:ascii="Arial" w:hAnsi="Arial" w:cs="Arial" w:hint="eastAsia"/>
                <w:sz w:val="22"/>
              </w:rPr>
              <w:t xml:space="preserve"> </w:t>
            </w:r>
            <w:r w:rsidRPr="00C92BA2">
              <w:rPr>
                <w:rFonts w:ascii="Arial" w:hAnsi="Arial" w:cs="Arial"/>
                <w:sz w:val="22"/>
              </w:rPr>
              <w:t>management</w:t>
            </w:r>
            <w:r w:rsidR="00362CE9">
              <w:rPr>
                <w:rFonts w:ascii="Arial" w:hAnsi="Arial" w:cs="Arial"/>
                <w:sz w:val="22"/>
              </w:rPr>
              <w:t xml:space="preserve"> </w:t>
            </w:r>
            <w:r w:rsidR="00362CE9" w:rsidRPr="00C92BA2">
              <w:rPr>
                <w:rFonts w:ascii="Arial" w:hAnsi="Arial" w:cs="Arial"/>
                <w:sz w:val="22"/>
              </w:rPr>
              <w:t>in the UYRB</w:t>
            </w:r>
            <w:r w:rsidRPr="00C92BA2">
              <w:rPr>
                <w:rFonts w:ascii="Arial" w:hAnsi="Arial" w:cs="Arial" w:hint="eastAsia"/>
                <w:sz w:val="22"/>
              </w:rPr>
              <w:t>.</w:t>
            </w:r>
            <w:r w:rsidRPr="001763DC">
              <w:rPr>
                <w:rFonts w:ascii="Arial" w:hAnsi="Arial" w:cs="Arial"/>
                <w:sz w:val="22"/>
              </w:rPr>
              <w:t xml:space="preserve"> However, the </w:t>
            </w:r>
            <w:r w:rsidRPr="00C92BA2">
              <w:rPr>
                <w:rFonts w:ascii="Arial" w:hAnsi="Arial" w:cs="Arial" w:hint="eastAsia"/>
                <w:sz w:val="22"/>
              </w:rPr>
              <w:t>projected significant increase</w:t>
            </w:r>
            <w:r w:rsidRPr="00C92BA2">
              <w:rPr>
                <w:rFonts w:ascii="Arial" w:hAnsi="Arial" w:cs="Arial"/>
                <w:sz w:val="22"/>
              </w:rPr>
              <w:t xml:space="preserve"> in the magnitude and frequency of floods</w:t>
            </w:r>
            <w:r w:rsidRPr="00C92BA2">
              <w:rPr>
                <w:rFonts w:ascii="Arial" w:hAnsi="Arial" w:cs="Arial" w:hint="eastAsia"/>
                <w:sz w:val="22"/>
              </w:rPr>
              <w:t xml:space="preserve"> will impose </w:t>
            </w:r>
            <w:r w:rsidRPr="00C92BA2">
              <w:rPr>
                <w:rFonts w:ascii="Arial" w:hAnsi="Arial" w:cs="Arial"/>
                <w:sz w:val="22"/>
              </w:rPr>
              <w:t>potential challenge</w:t>
            </w:r>
            <w:r w:rsidRPr="00C92BA2">
              <w:rPr>
                <w:rFonts w:ascii="Arial" w:hAnsi="Arial" w:cs="Arial" w:hint="eastAsia"/>
                <w:sz w:val="22"/>
              </w:rPr>
              <w:t>s on the management of dam operation</w:t>
            </w:r>
            <w:r w:rsidRPr="00C92BA2">
              <w:rPr>
                <w:rFonts w:ascii="Arial" w:hAnsi="Arial" w:cs="Arial"/>
                <w:sz w:val="22"/>
              </w:rPr>
              <w:t>s in the UYRB</w:t>
            </w:r>
            <w:r w:rsidRPr="00C92BA2">
              <w:rPr>
                <w:rFonts w:ascii="Arial" w:hAnsi="Arial" w:cs="Arial" w:hint="eastAsia"/>
                <w:sz w:val="22"/>
              </w:rPr>
              <w:t>.</w:t>
            </w:r>
            <w:r w:rsidRPr="001763DC">
              <w:rPr>
                <w:rFonts w:ascii="Arial" w:hAnsi="Arial" w:cs="Arial"/>
                <w:sz w:val="22"/>
              </w:rPr>
              <w:t xml:space="preserve"> These findings indicate the increasing importance of dams as a critical water infrastructure system and underline the need for existing operations in adaptation to future climate.</w:t>
            </w:r>
          </w:p>
          <w:p w14:paraId="43CB2428" w14:textId="6FEBA315" w:rsidR="00BE58D6" w:rsidRDefault="00BE58D6" w:rsidP="00706DED">
            <w:pPr>
              <w:jc w:val="both"/>
              <w:rPr>
                <w:rFonts w:ascii="Arial" w:hAnsi="Arial" w:cs="Arial"/>
                <w:b/>
                <w:sz w:val="22"/>
                <w:szCs w:val="22"/>
                <w:lang w:val="en-US"/>
              </w:rPr>
            </w:pPr>
          </w:p>
          <w:p w14:paraId="2493619B" w14:textId="77777777" w:rsidR="005F3F5B" w:rsidRDefault="005F3F5B" w:rsidP="005F3F5B">
            <w:pPr>
              <w:jc w:val="both"/>
              <w:rPr>
                <w:rFonts w:ascii="Arial" w:eastAsia="DengXian" w:hAnsi="Arial" w:cs="Arial"/>
                <w:b/>
                <w:sz w:val="22"/>
                <w:szCs w:val="22"/>
                <w:lang w:eastAsia="zh-CN"/>
              </w:rPr>
            </w:pPr>
            <w:r>
              <w:rPr>
                <w:rFonts w:ascii="Arial" w:eastAsia="DengXian" w:hAnsi="Arial" w:cs="Arial" w:hint="eastAsia"/>
                <w:b/>
                <w:sz w:val="22"/>
                <w:szCs w:val="22"/>
                <w:lang w:eastAsia="zh-CN"/>
              </w:rPr>
              <w:t>R</w:t>
            </w:r>
            <w:r>
              <w:rPr>
                <w:rFonts w:ascii="Arial" w:eastAsia="DengXian" w:hAnsi="Arial" w:cs="Arial"/>
                <w:b/>
                <w:sz w:val="22"/>
                <w:szCs w:val="22"/>
                <w:lang w:eastAsia="zh-CN"/>
              </w:rPr>
              <w:t>eferences:</w:t>
            </w:r>
          </w:p>
          <w:p w14:paraId="45143BDE" w14:textId="77777777" w:rsidR="005F3F5B" w:rsidRDefault="005F3F5B" w:rsidP="005F3F5B">
            <w:pPr>
              <w:jc w:val="both"/>
              <w:rPr>
                <w:rFonts w:ascii="Arial" w:eastAsia="DengXian" w:hAnsi="Arial" w:cs="Arial"/>
                <w:b/>
                <w:sz w:val="22"/>
                <w:szCs w:val="22"/>
                <w:lang w:eastAsia="zh-CN"/>
              </w:rPr>
            </w:pPr>
          </w:p>
          <w:p w14:paraId="34499535" w14:textId="77777777" w:rsidR="005F3F5B" w:rsidRPr="00C92BA2" w:rsidRDefault="005F3F5B" w:rsidP="00582E66">
            <w:pPr>
              <w:pStyle w:val="EndNoteBibliography"/>
              <w:ind w:left="720" w:hanging="720"/>
              <w:jc w:val="left"/>
              <w:rPr>
                <w:rFonts w:ascii="Arial" w:hAnsi="Arial" w:cs="Arial"/>
                <w:bCs/>
                <w:noProof w:val="0"/>
                <w:sz w:val="22"/>
                <w:szCs w:val="22"/>
                <w:lang w:val="en-NZ" w:eastAsia="en-NZ"/>
              </w:rPr>
            </w:pPr>
            <w:proofErr w:type="spellStart"/>
            <w:r w:rsidRPr="00C92BA2">
              <w:rPr>
                <w:rFonts w:ascii="Arial" w:hAnsi="Arial" w:cs="Arial"/>
                <w:bCs/>
                <w:noProof w:val="0"/>
                <w:sz w:val="22"/>
                <w:szCs w:val="22"/>
                <w:lang w:val="en-NZ" w:eastAsia="en-NZ"/>
              </w:rPr>
              <w:t>Fluixá-Sanmartín</w:t>
            </w:r>
            <w:proofErr w:type="spellEnd"/>
            <w:r w:rsidRPr="00C92BA2">
              <w:rPr>
                <w:rFonts w:ascii="Arial" w:hAnsi="Arial" w:cs="Arial"/>
                <w:bCs/>
                <w:noProof w:val="0"/>
                <w:sz w:val="22"/>
                <w:szCs w:val="22"/>
                <w:lang w:val="en-NZ" w:eastAsia="en-NZ"/>
              </w:rPr>
              <w:t xml:space="preserve"> J, </w:t>
            </w:r>
            <w:proofErr w:type="spellStart"/>
            <w:r w:rsidRPr="00C92BA2">
              <w:rPr>
                <w:rFonts w:ascii="Arial" w:hAnsi="Arial" w:cs="Arial"/>
                <w:bCs/>
                <w:noProof w:val="0"/>
                <w:sz w:val="22"/>
                <w:szCs w:val="22"/>
                <w:lang w:val="en-NZ" w:eastAsia="en-NZ"/>
              </w:rPr>
              <w:t>Altarejos</w:t>
            </w:r>
            <w:proofErr w:type="spellEnd"/>
            <w:r w:rsidRPr="00C92BA2">
              <w:rPr>
                <w:rFonts w:ascii="Arial" w:hAnsi="Arial" w:cs="Arial"/>
                <w:bCs/>
                <w:noProof w:val="0"/>
                <w:sz w:val="22"/>
                <w:szCs w:val="22"/>
                <w:lang w:val="en-NZ" w:eastAsia="en-NZ"/>
              </w:rPr>
              <w:t xml:space="preserve">-García L, Morales-Torres A et al (2018) Review article: Climate change impacts on dam safety. Nat. Hazards Earth Syst. Sci. 18:2471-2488. </w:t>
            </w:r>
            <w:hyperlink r:id="rId10" w:history="1">
              <w:r w:rsidRPr="00C92BA2">
                <w:rPr>
                  <w:rFonts w:ascii="Arial" w:hAnsi="Arial" w:cs="Arial"/>
                  <w:bCs/>
                  <w:noProof w:val="0"/>
                  <w:lang w:val="en-NZ" w:eastAsia="en-NZ"/>
                </w:rPr>
                <w:t>https://doi.org/10.5194/nhess-18-2471-2018</w:t>
              </w:r>
            </w:hyperlink>
            <w:r w:rsidRPr="00C92BA2">
              <w:rPr>
                <w:rFonts w:ascii="Arial" w:hAnsi="Arial" w:cs="Arial"/>
                <w:bCs/>
                <w:noProof w:val="0"/>
                <w:sz w:val="22"/>
                <w:szCs w:val="22"/>
                <w:lang w:val="en-NZ" w:eastAsia="en-NZ"/>
              </w:rPr>
              <w:t>.</w:t>
            </w:r>
          </w:p>
          <w:p w14:paraId="05EDD8C4" w14:textId="77777777" w:rsidR="005F3F5B" w:rsidRPr="00C92BA2" w:rsidRDefault="005F3F5B" w:rsidP="00582E66">
            <w:pPr>
              <w:pStyle w:val="EndNoteBibliography"/>
              <w:ind w:left="720" w:hanging="720"/>
              <w:jc w:val="left"/>
              <w:rPr>
                <w:rFonts w:ascii="Arial" w:hAnsi="Arial" w:cs="Arial"/>
                <w:bCs/>
                <w:noProof w:val="0"/>
                <w:sz w:val="22"/>
                <w:szCs w:val="22"/>
                <w:lang w:val="en-NZ" w:eastAsia="en-NZ"/>
              </w:rPr>
            </w:pPr>
            <w:proofErr w:type="spellStart"/>
            <w:r w:rsidRPr="00C92BA2">
              <w:rPr>
                <w:rFonts w:ascii="Arial" w:hAnsi="Arial" w:cs="Arial"/>
                <w:bCs/>
                <w:noProof w:val="0"/>
                <w:sz w:val="22"/>
                <w:szCs w:val="22"/>
                <w:lang w:val="en-NZ" w:eastAsia="en-NZ"/>
              </w:rPr>
              <w:t>Mallakpour</w:t>
            </w:r>
            <w:proofErr w:type="spellEnd"/>
            <w:r w:rsidRPr="00C92BA2">
              <w:rPr>
                <w:rFonts w:ascii="Arial" w:hAnsi="Arial" w:cs="Arial"/>
                <w:bCs/>
                <w:noProof w:val="0"/>
                <w:sz w:val="22"/>
                <w:szCs w:val="22"/>
                <w:lang w:val="en-NZ" w:eastAsia="en-NZ"/>
              </w:rPr>
              <w:t xml:space="preserve"> I, </w:t>
            </w:r>
            <w:proofErr w:type="spellStart"/>
            <w:r w:rsidRPr="00C92BA2">
              <w:rPr>
                <w:rFonts w:ascii="Arial" w:hAnsi="Arial" w:cs="Arial"/>
                <w:bCs/>
                <w:noProof w:val="0"/>
                <w:sz w:val="22"/>
                <w:szCs w:val="22"/>
                <w:lang w:val="en-NZ" w:eastAsia="en-NZ"/>
              </w:rPr>
              <w:t>AghaKouchak</w:t>
            </w:r>
            <w:proofErr w:type="spellEnd"/>
            <w:r w:rsidRPr="00C92BA2">
              <w:rPr>
                <w:rFonts w:ascii="Arial" w:hAnsi="Arial" w:cs="Arial"/>
                <w:bCs/>
                <w:noProof w:val="0"/>
                <w:sz w:val="22"/>
                <w:szCs w:val="22"/>
                <w:lang w:val="en-NZ" w:eastAsia="en-NZ"/>
              </w:rPr>
              <w:t xml:space="preserve"> A, Sadegh M (2019) Climate</w:t>
            </w:r>
            <w:r w:rsidRPr="00C92BA2">
              <w:rPr>
                <w:rFonts w:ascii="Microsoft YaHei" w:eastAsia="Microsoft YaHei" w:hAnsi="Microsoft YaHei" w:cs="Microsoft YaHei" w:hint="eastAsia"/>
                <w:bCs/>
                <w:noProof w:val="0"/>
                <w:sz w:val="22"/>
                <w:szCs w:val="22"/>
                <w:lang w:val="en-NZ" w:eastAsia="en-NZ"/>
              </w:rPr>
              <w:t>‐</w:t>
            </w:r>
            <w:r w:rsidRPr="00C92BA2">
              <w:rPr>
                <w:rFonts w:ascii="Arial" w:hAnsi="Arial" w:cs="Arial"/>
                <w:bCs/>
                <w:noProof w:val="0"/>
                <w:sz w:val="22"/>
                <w:szCs w:val="22"/>
                <w:lang w:val="en-NZ" w:eastAsia="en-NZ"/>
              </w:rPr>
              <w:t xml:space="preserve">Induced Changes in the Risk of Hydrological Failure of Major Dams in California. </w:t>
            </w:r>
            <w:proofErr w:type="spellStart"/>
            <w:r w:rsidRPr="00C92BA2">
              <w:rPr>
                <w:rFonts w:ascii="Arial" w:hAnsi="Arial" w:cs="Arial"/>
                <w:bCs/>
                <w:noProof w:val="0"/>
                <w:sz w:val="22"/>
                <w:szCs w:val="22"/>
                <w:lang w:val="en-NZ" w:eastAsia="en-NZ"/>
              </w:rPr>
              <w:t>Geophys</w:t>
            </w:r>
            <w:proofErr w:type="spellEnd"/>
            <w:r w:rsidRPr="00C92BA2">
              <w:rPr>
                <w:rFonts w:ascii="Arial" w:hAnsi="Arial" w:cs="Arial"/>
                <w:bCs/>
                <w:noProof w:val="0"/>
                <w:sz w:val="22"/>
                <w:szCs w:val="22"/>
                <w:lang w:val="en-NZ" w:eastAsia="en-NZ"/>
              </w:rPr>
              <w:t xml:space="preserve"> Res Lett 46:2130-2139. https://doi.org/10.1029/2018GL081888</w:t>
            </w:r>
          </w:p>
          <w:p w14:paraId="10A187C3" w14:textId="77777777" w:rsidR="005F3F5B" w:rsidRPr="00C92BA2" w:rsidRDefault="005F3F5B" w:rsidP="00582E66">
            <w:pPr>
              <w:pStyle w:val="EndNoteBibliography"/>
              <w:ind w:left="720" w:hanging="720"/>
              <w:jc w:val="left"/>
              <w:rPr>
                <w:rFonts w:ascii="Arial" w:hAnsi="Arial" w:cs="Arial"/>
                <w:bCs/>
                <w:noProof w:val="0"/>
                <w:sz w:val="22"/>
                <w:szCs w:val="22"/>
                <w:lang w:val="en-NZ" w:eastAsia="en-NZ"/>
              </w:rPr>
            </w:pPr>
            <w:r w:rsidRPr="00C92BA2">
              <w:rPr>
                <w:rFonts w:ascii="Arial" w:hAnsi="Arial" w:cs="Arial"/>
                <w:bCs/>
                <w:noProof w:val="0"/>
                <w:sz w:val="22"/>
                <w:szCs w:val="22"/>
                <w:lang w:val="en-NZ" w:eastAsia="en-NZ"/>
              </w:rPr>
              <w:t xml:space="preserve">Li H, Liu P, Gu S et al (2020b) Climatic control of upper Yangtze River flood hazard diminished by reservoir groups. Environ. Res. Lett. 15:124013. </w:t>
            </w:r>
            <w:hyperlink r:id="rId11" w:history="1">
              <w:r w:rsidRPr="00C92BA2">
                <w:rPr>
                  <w:rFonts w:ascii="Arial" w:hAnsi="Arial" w:cs="Arial"/>
                  <w:bCs/>
                  <w:noProof w:val="0"/>
                  <w:sz w:val="22"/>
                  <w:szCs w:val="22"/>
                  <w:lang w:val="en-NZ" w:eastAsia="en-NZ"/>
                </w:rPr>
                <w:t>https://doi.org/10.1088/1748-9326/abc4fe</w:t>
              </w:r>
            </w:hyperlink>
          </w:p>
          <w:p w14:paraId="1FE1EBEE" w14:textId="77777777" w:rsidR="005F3F5B" w:rsidRPr="00C92BA2" w:rsidRDefault="005F3F5B" w:rsidP="00582E66">
            <w:pPr>
              <w:pStyle w:val="EndNoteBibliography"/>
              <w:ind w:left="720" w:hanging="720"/>
              <w:jc w:val="left"/>
              <w:rPr>
                <w:rFonts w:ascii="Arial" w:hAnsi="Arial" w:cs="Arial"/>
                <w:bCs/>
                <w:noProof w:val="0"/>
                <w:sz w:val="22"/>
                <w:szCs w:val="22"/>
                <w:lang w:val="en-NZ" w:eastAsia="en-NZ"/>
              </w:rPr>
            </w:pPr>
            <w:r w:rsidRPr="00C92BA2">
              <w:rPr>
                <w:rFonts w:ascii="Arial" w:hAnsi="Arial" w:cs="Arial"/>
                <w:bCs/>
                <w:noProof w:val="0"/>
                <w:sz w:val="22"/>
                <w:szCs w:val="22"/>
                <w:lang w:val="en-NZ" w:eastAsia="en-NZ"/>
              </w:rPr>
              <w:t xml:space="preserve">Qin PC, Xu HM, Liu M et al (2020a) Climate change impacts on Three Gorges reservoir impoundment and hydropower generation. J </w:t>
            </w:r>
            <w:proofErr w:type="spellStart"/>
            <w:r w:rsidRPr="00C92BA2">
              <w:rPr>
                <w:rFonts w:ascii="Arial" w:hAnsi="Arial" w:cs="Arial"/>
                <w:bCs/>
                <w:noProof w:val="0"/>
                <w:sz w:val="22"/>
                <w:szCs w:val="22"/>
                <w:lang w:val="en-NZ" w:eastAsia="en-NZ"/>
              </w:rPr>
              <w:t>Hydrol</w:t>
            </w:r>
            <w:proofErr w:type="spellEnd"/>
            <w:r w:rsidRPr="00C92BA2">
              <w:rPr>
                <w:rFonts w:ascii="Arial" w:hAnsi="Arial" w:cs="Arial"/>
                <w:bCs/>
                <w:noProof w:val="0"/>
                <w:sz w:val="22"/>
                <w:szCs w:val="22"/>
                <w:lang w:val="en-NZ" w:eastAsia="en-NZ"/>
              </w:rPr>
              <w:t>. https://doi.org/10.1016/j.jhydrol.2019.123922</w:t>
            </w:r>
          </w:p>
          <w:p w14:paraId="3924C3C2" w14:textId="77777777" w:rsidR="005F3F5B" w:rsidRPr="00C92BA2" w:rsidRDefault="005F3F5B" w:rsidP="00582E66">
            <w:pPr>
              <w:pStyle w:val="EndNoteBibliography"/>
              <w:ind w:left="720" w:hanging="720"/>
              <w:jc w:val="left"/>
              <w:rPr>
                <w:rFonts w:ascii="Arial" w:hAnsi="Arial" w:cs="Arial"/>
                <w:bCs/>
                <w:noProof w:val="0"/>
                <w:sz w:val="22"/>
                <w:szCs w:val="22"/>
                <w:lang w:val="en-NZ" w:eastAsia="en-NZ"/>
              </w:rPr>
            </w:pPr>
            <w:r w:rsidRPr="00C92BA2">
              <w:rPr>
                <w:rFonts w:ascii="Arial" w:hAnsi="Arial" w:cs="Arial"/>
                <w:bCs/>
                <w:noProof w:val="0"/>
                <w:sz w:val="22"/>
                <w:szCs w:val="22"/>
                <w:lang w:val="en-NZ" w:eastAsia="en-NZ"/>
              </w:rPr>
              <w:t>Qin PC, Xu HM, Liu M et al (2020b) Assessing concurrent effects of climate change on hydropower supply, electricity demand, and greenhouse gas emissions in the Upper Yangtze River Basin of China. Appl. Energy 279:115694. https://doi.org/10.1016/j.apenergy.2020.115694</w:t>
            </w:r>
          </w:p>
          <w:p w14:paraId="3DDC4737" w14:textId="5276A917" w:rsidR="00BC3A87" w:rsidRPr="00C92BA2" w:rsidRDefault="005F3F5B" w:rsidP="00582E66">
            <w:pPr>
              <w:pStyle w:val="EndNoteBibliography"/>
              <w:ind w:left="720" w:hanging="720"/>
              <w:jc w:val="left"/>
              <w:rPr>
                <w:rFonts w:ascii="Arial" w:hAnsi="Arial" w:cs="Arial"/>
                <w:bCs/>
                <w:noProof w:val="0"/>
                <w:sz w:val="22"/>
                <w:szCs w:val="22"/>
                <w:lang w:val="en-NZ" w:eastAsia="en-NZ"/>
              </w:rPr>
            </w:pPr>
            <w:r w:rsidRPr="00C92BA2">
              <w:rPr>
                <w:rFonts w:ascii="Arial" w:hAnsi="Arial" w:cs="Arial"/>
                <w:bCs/>
                <w:noProof w:val="0"/>
                <w:sz w:val="22"/>
                <w:szCs w:val="22"/>
                <w:lang w:val="en-NZ" w:eastAsia="en-NZ"/>
              </w:rPr>
              <w:t>Su BD, Huang JL, Zeng XF et al (2017) Impacts of climate change on streamflow in the upper Yangtze River basin. Clim Change 141:1-14. https://doi.org/10.1007/s10584-016-1852-5</w:t>
            </w:r>
          </w:p>
          <w:p w14:paraId="4D7B65A8" w14:textId="77777777" w:rsidR="00BE58D6" w:rsidRPr="00C92BA2" w:rsidRDefault="00BE58D6" w:rsidP="00706DED">
            <w:pPr>
              <w:jc w:val="both"/>
              <w:rPr>
                <w:rFonts w:ascii="Arial" w:hAnsi="Arial" w:cs="Arial"/>
                <w:b/>
                <w:sz w:val="22"/>
                <w:szCs w:val="22"/>
              </w:rPr>
            </w:pPr>
          </w:p>
          <w:p w14:paraId="76D4408F" w14:textId="77777777" w:rsidR="005F3F5B" w:rsidRDefault="005F3F5B" w:rsidP="005F3F5B">
            <w:pPr>
              <w:ind w:left="360"/>
              <w:jc w:val="both"/>
              <w:rPr>
                <w:rFonts w:ascii="Arial" w:hAnsi="Arial" w:cs="Arial"/>
                <w:bCs/>
                <w:sz w:val="22"/>
                <w:szCs w:val="22"/>
              </w:rPr>
            </w:pPr>
          </w:p>
          <w:p w14:paraId="4EC40E79" w14:textId="77777777" w:rsidR="005F3F5B" w:rsidRDefault="005F3F5B" w:rsidP="005F3F5B">
            <w:pPr>
              <w:ind w:left="360"/>
              <w:jc w:val="both"/>
              <w:rPr>
                <w:rFonts w:ascii="Arial" w:hAnsi="Arial" w:cs="Arial"/>
                <w:bCs/>
                <w:sz w:val="22"/>
                <w:szCs w:val="22"/>
              </w:rPr>
            </w:pPr>
          </w:p>
          <w:p w14:paraId="2CBAECD6" w14:textId="47BD932D" w:rsidR="005F3F5B" w:rsidRPr="005F3F5B" w:rsidRDefault="005F3F5B" w:rsidP="005F3F5B">
            <w:pPr>
              <w:ind w:left="360"/>
              <w:jc w:val="both"/>
              <w:rPr>
                <w:rFonts w:ascii="Arial" w:hAnsi="Arial" w:cs="Arial"/>
                <w:bCs/>
                <w:sz w:val="22"/>
                <w:szCs w:val="22"/>
              </w:rPr>
            </w:pPr>
          </w:p>
        </w:tc>
      </w:tr>
    </w:tbl>
    <w:p w14:paraId="14FC3BE1" w14:textId="1ED2D544" w:rsidR="00C8423A" w:rsidRDefault="00C8423A" w:rsidP="00375B20">
      <w:pPr>
        <w:tabs>
          <w:tab w:val="left" w:pos="8931"/>
        </w:tabs>
      </w:pPr>
    </w:p>
    <w:p w14:paraId="15AC9FEF" w14:textId="15B67474" w:rsidR="009010B0" w:rsidRPr="00C26081" w:rsidRDefault="009010B0" w:rsidP="00247C60"/>
    <w:sectPr w:rsidR="009010B0" w:rsidRPr="00C26081" w:rsidSect="00386D0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6CF58B" w14:textId="77777777" w:rsidR="00F63243" w:rsidRDefault="00F63243" w:rsidP="002F4FD8">
      <w:r>
        <w:separator/>
      </w:r>
    </w:p>
  </w:endnote>
  <w:endnote w:type="continuationSeparator" w:id="0">
    <w:p w14:paraId="218503B5" w14:textId="77777777" w:rsidR="00F63243" w:rsidRDefault="00F63243" w:rsidP="002F4F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F365E8" w14:textId="77777777" w:rsidR="00F63243" w:rsidRDefault="00F63243" w:rsidP="002F4FD8">
      <w:r>
        <w:separator/>
      </w:r>
    </w:p>
  </w:footnote>
  <w:footnote w:type="continuationSeparator" w:id="0">
    <w:p w14:paraId="167F8747" w14:textId="77777777" w:rsidR="00F63243" w:rsidRDefault="00F63243" w:rsidP="002F4F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7A343F"/>
    <w:multiLevelType w:val="multilevel"/>
    <w:tmpl w:val="0ED2E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2CC3172"/>
    <w:multiLevelType w:val="hybridMultilevel"/>
    <w:tmpl w:val="49D601AA"/>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79FC0D4C"/>
    <w:multiLevelType w:val="hybridMultilevel"/>
    <w:tmpl w:val="23F0FF3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783035897">
    <w:abstractNumId w:val="0"/>
  </w:num>
  <w:num w:numId="2" w16cid:durableId="1971739029">
    <w:abstractNumId w:val="2"/>
  </w:num>
  <w:num w:numId="3" w16cid:durableId="18985879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374A"/>
    <w:rsid w:val="000454E9"/>
    <w:rsid w:val="000A7603"/>
    <w:rsid w:val="00105E39"/>
    <w:rsid w:val="00132AE5"/>
    <w:rsid w:val="00155315"/>
    <w:rsid w:val="00247C60"/>
    <w:rsid w:val="00256963"/>
    <w:rsid w:val="002E3AA3"/>
    <w:rsid w:val="002F4FD8"/>
    <w:rsid w:val="00317356"/>
    <w:rsid w:val="0034503D"/>
    <w:rsid w:val="00354C31"/>
    <w:rsid w:val="00362CE9"/>
    <w:rsid w:val="00373DD8"/>
    <w:rsid w:val="00375B20"/>
    <w:rsid w:val="00386D01"/>
    <w:rsid w:val="004049E7"/>
    <w:rsid w:val="00462B90"/>
    <w:rsid w:val="004828A0"/>
    <w:rsid w:val="004B69C7"/>
    <w:rsid w:val="004D193B"/>
    <w:rsid w:val="004F4CE8"/>
    <w:rsid w:val="004F5C81"/>
    <w:rsid w:val="0053222C"/>
    <w:rsid w:val="005469BD"/>
    <w:rsid w:val="00550B17"/>
    <w:rsid w:val="00582E66"/>
    <w:rsid w:val="005854B8"/>
    <w:rsid w:val="005F3F5B"/>
    <w:rsid w:val="0065012F"/>
    <w:rsid w:val="0068043B"/>
    <w:rsid w:val="00681CA7"/>
    <w:rsid w:val="006A0820"/>
    <w:rsid w:val="008235E8"/>
    <w:rsid w:val="008773DF"/>
    <w:rsid w:val="008B01BA"/>
    <w:rsid w:val="008B50A0"/>
    <w:rsid w:val="008C0C35"/>
    <w:rsid w:val="008C22AD"/>
    <w:rsid w:val="008C2633"/>
    <w:rsid w:val="008E3D8D"/>
    <w:rsid w:val="008F2F93"/>
    <w:rsid w:val="009010B0"/>
    <w:rsid w:val="00906B39"/>
    <w:rsid w:val="00963443"/>
    <w:rsid w:val="009C374A"/>
    <w:rsid w:val="009F4EA0"/>
    <w:rsid w:val="00B026E8"/>
    <w:rsid w:val="00BA0872"/>
    <w:rsid w:val="00BA26BB"/>
    <w:rsid w:val="00BC3A87"/>
    <w:rsid w:val="00BC6810"/>
    <w:rsid w:val="00BE0B4D"/>
    <w:rsid w:val="00BE58D6"/>
    <w:rsid w:val="00C26081"/>
    <w:rsid w:val="00C4126D"/>
    <w:rsid w:val="00C76C99"/>
    <w:rsid w:val="00C8423A"/>
    <w:rsid w:val="00C92BA2"/>
    <w:rsid w:val="00CE53FE"/>
    <w:rsid w:val="00D716AD"/>
    <w:rsid w:val="00DB7929"/>
    <w:rsid w:val="00DD1BB3"/>
    <w:rsid w:val="00E446F3"/>
    <w:rsid w:val="00E612FF"/>
    <w:rsid w:val="00EB1B31"/>
    <w:rsid w:val="00EB3423"/>
    <w:rsid w:val="00F63243"/>
    <w:rsid w:val="00F818D6"/>
    <w:rsid w:val="00FA372B"/>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FE76843"/>
  <w15:chartTrackingRefBased/>
  <w15:docId w15:val="{CF48A676-7D7F-4D49-B5A5-C367EBC25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CA"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style1">
    <w:name w:val="Table style1"/>
    <w:basedOn w:val="TableNormal"/>
    <w:uiPriority w:val="99"/>
    <w:rsid w:val="008235E8"/>
    <w:rPr>
      <w:sz w:val="20"/>
      <w:szCs w:val="20"/>
    </w:rPr>
    <w:tblPr/>
  </w:style>
  <w:style w:type="table" w:styleId="TableGrid">
    <w:name w:val="Table Grid"/>
    <w:basedOn w:val="TableNormal"/>
    <w:rsid w:val="00C8423A"/>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7C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C60"/>
    <w:rPr>
      <w:rFonts w:ascii="Segoe UI" w:hAnsi="Segoe UI" w:cs="Segoe UI"/>
      <w:sz w:val="18"/>
      <w:szCs w:val="18"/>
    </w:rPr>
  </w:style>
  <w:style w:type="character" w:styleId="CommentReference">
    <w:name w:val="annotation reference"/>
    <w:basedOn w:val="DefaultParagraphFont"/>
    <w:uiPriority w:val="99"/>
    <w:semiHidden/>
    <w:unhideWhenUsed/>
    <w:rsid w:val="0068043B"/>
    <w:rPr>
      <w:sz w:val="16"/>
      <w:szCs w:val="16"/>
    </w:rPr>
  </w:style>
  <w:style w:type="paragraph" w:styleId="CommentText">
    <w:name w:val="annotation text"/>
    <w:basedOn w:val="Normal"/>
    <w:link w:val="CommentTextChar"/>
    <w:uiPriority w:val="99"/>
    <w:semiHidden/>
    <w:unhideWhenUsed/>
    <w:rsid w:val="0068043B"/>
    <w:rPr>
      <w:sz w:val="20"/>
      <w:szCs w:val="20"/>
    </w:rPr>
  </w:style>
  <w:style w:type="character" w:customStyle="1" w:styleId="CommentTextChar">
    <w:name w:val="Comment Text Char"/>
    <w:basedOn w:val="DefaultParagraphFont"/>
    <w:link w:val="CommentText"/>
    <w:uiPriority w:val="99"/>
    <w:semiHidden/>
    <w:rsid w:val="0068043B"/>
    <w:rPr>
      <w:sz w:val="20"/>
      <w:szCs w:val="20"/>
    </w:rPr>
  </w:style>
  <w:style w:type="paragraph" w:styleId="CommentSubject">
    <w:name w:val="annotation subject"/>
    <w:basedOn w:val="CommentText"/>
    <w:next w:val="CommentText"/>
    <w:link w:val="CommentSubjectChar"/>
    <w:uiPriority w:val="99"/>
    <w:semiHidden/>
    <w:unhideWhenUsed/>
    <w:rsid w:val="0068043B"/>
    <w:rPr>
      <w:b/>
      <w:bCs/>
    </w:rPr>
  </w:style>
  <w:style w:type="character" w:customStyle="1" w:styleId="CommentSubjectChar">
    <w:name w:val="Comment Subject Char"/>
    <w:basedOn w:val="CommentTextChar"/>
    <w:link w:val="CommentSubject"/>
    <w:uiPriority w:val="99"/>
    <w:semiHidden/>
    <w:rsid w:val="0068043B"/>
    <w:rPr>
      <w:b/>
      <w:bCs/>
      <w:sz w:val="20"/>
      <w:szCs w:val="20"/>
    </w:rPr>
  </w:style>
  <w:style w:type="paragraph" w:styleId="Revision">
    <w:name w:val="Revision"/>
    <w:hidden/>
    <w:uiPriority w:val="99"/>
    <w:semiHidden/>
    <w:rsid w:val="00906B39"/>
  </w:style>
  <w:style w:type="paragraph" w:styleId="ListParagraph">
    <w:name w:val="List Paragraph"/>
    <w:basedOn w:val="Normal"/>
    <w:uiPriority w:val="34"/>
    <w:qFormat/>
    <w:rsid w:val="00105E39"/>
    <w:pPr>
      <w:ind w:left="720"/>
      <w:contextualSpacing/>
    </w:pPr>
  </w:style>
  <w:style w:type="paragraph" w:styleId="Header">
    <w:name w:val="header"/>
    <w:basedOn w:val="Normal"/>
    <w:link w:val="HeaderChar"/>
    <w:uiPriority w:val="99"/>
    <w:unhideWhenUsed/>
    <w:rsid w:val="002F4FD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F4FD8"/>
    <w:rPr>
      <w:sz w:val="18"/>
      <w:szCs w:val="18"/>
    </w:rPr>
  </w:style>
  <w:style w:type="paragraph" w:styleId="Footer">
    <w:name w:val="footer"/>
    <w:basedOn w:val="Normal"/>
    <w:link w:val="FooterChar"/>
    <w:uiPriority w:val="99"/>
    <w:unhideWhenUsed/>
    <w:rsid w:val="002F4FD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F4FD8"/>
    <w:rPr>
      <w:sz w:val="18"/>
      <w:szCs w:val="18"/>
    </w:rPr>
  </w:style>
  <w:style w:type="paragraph" w:customStyle="1" w:styleId="MStitle">
    <w:name w:val="MS title"/>
    <w:basedOn w:val="Normal"/>
    <w:link w:val="MStitleChar"/>
    <w:qFormat/>
    <w:rsid w:val="002F4FD8"/>
    <w:pPr>
      <w:spacing w:before="360" w:line="440" w:lineRule="exact"/>
      <w:contextualSpacing/>
      <w:jc w:val="both"/>
    </w:pPr>
    <w:rPr>
      <w:rFonts w:ascii="Times New Roman" w:eastAsia="Times New Roman" w:hAnsi="Times New Roman" w:cs="Times New Roman"/>
      <w:b/>
      <w:sz w:val="34"/>
      <w:lang w:val="en-GB" w:eastAsia="de-DE"/>
    </w:rPr>
  </w:style>
  <w:style w:type="character" w:customStyle="1" w:styleId="MStitleChar">
    <w:name w:val="MS title Char"/>
    <w:basedOn w:val="DefaultParagraphFont"/>
    <w:link w:val="MStitle"/>
    <w:rsid w:val="002F4FD8"/>
    <w:rPr>
      <w:rFonts w:ascii="Times New Roman" w:eastAsia="Times New Roman" w:hAnsi="Times New Roman" w:cs="Times New Roman"/>
      <w:b/>
      <w:sz w:val="34"/>
      <w:lang w:val="en-GB" w:eastAsia="de-DE"/>
    </w:rPr>
  </w:style>
  <w:style w:type="character" w:styleId="Hyperlink">
    <w:name w:val="Hyperlink"/>
    <w:basedOn w:val="DefaultParagraphFont"/>
    <w:uiPriority w:val="99"/>
    <w:unhideWhenUsed/>
    <w:rsid w:val="005F3F5B"/>
    <w:rPr>
      <w:color w:val="0563C1" w:themeColor="hyperlink"/>
      <w:u w:val="single"/>
    </w:rPr>
  </w:style>
  <w:style w:type="paragraph" w:customStyle="1" w:styleId="EndNoteBibliography">
    <w:name w:val="EndNote Bibliography"/>
    <w:basedOn w:val="Normal"/>
    <w:link w:val="EndNoteBibliographyChar"/>
    <w:rsid w:val="005F3F5B"/>
    <w:pPr>
      <w:jc w:val="both"/>
    </w:pPr>
    <w:rPr>
      <w:rFonts w:ascii="Times New Roman" w:eastAsia="Times New Roman" w:hAnsi="Times New Roman" w:cs="Times New Roman"/>
      <w:noProof/>
      <w:sz w:val="18"/>
      <w:lang w:val="de-DE" w:eastAsia="de-DE"/>
    </w:rPr>
  </w:style>
  <w:style w:type="character" w:customStyle="1" w:styleId="EndNoteBibliographyChar">
    <w:name w:val="EndNote Bibliography Char"/>
    <w:basedOn w:val="DefaultParagraphFont"/>
    <w:link w:val="EndNoteBibliography"/>
    <w:rsid w:val="005F3F5B"/>
    <w:rPr>
      <w:rFonts w:ascii="Times New Roman" w:eastAsia="Times New Roman" w:hAnsi="Times New Roman" w:cs="Times New Roman"/>
      <w:noProof/>
      <w:sz w:val="18"/>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863563">
      <w:bodyDiv w:val="1"/>
      <w:marLeft w:val="0"/>
      <w:marRight w:val="0"/>
      <w:marTop w:val="0"/>
      <w:marBottom w:val="0"/>
      <w:divBdr>
        <w:top w:val="none" w:sz="0" w:space="0" w:color="auto"/>
        <w:left w:val="none" w:sz="0" w:space="0" w:color="auto"/>
        <w:bottom w:val="none" w:sz="0" w:space="0" w:color="auto"/>
        <w:right w:val="none" w:sz="0" w:space="0" w:color="auto"/>
      </w:divBdr>
    </w:div>
    <w:div w:id="1528449384">
      <w:bodyDiv w:val="1"/>
      <w:marLeft w:val="0"/>
      <w:marRight w:val="0"/>
      <w:marTop w:val="0"/>
      <w:marBottom w:val="0"/>
      <w:divBdr>
        <w:top w:val="none" w:sz="0" w:space="0" w:color="auto"/>
        <w:left w:val="none" w:sz="0" w:space="0" w:color="auto"/>
        <w:bottom w:val="none" w:sz="0" w:space="0" w:color="auto"/>
        <w:right w:val="none" w:sz="0" w:space="0" w:color="auto"/>
      </w:divBdr>
    </w:div>
    <w:div w:id="1587880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1088/1748-9326/abc4fe" TargetMode="External"/><Relationship Id="rId5" Type="http://schemas.openxmlformats.org/officeDocument/2006/relationships/styles" Target="styles.xml"/><Relationship Id="rId10" Type="http://schemas.openxmlformats.org/officeDocument/2006/relationships/hyperlink" Target="https://doi.org/10.5194/nhess-18-2471-2018"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9" ma:contentTypeDescription="Create a new document." ma:contentTypeScope="" ma:versionID="81b82bb6f7620ebbb39a1d5beea1b5ba">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f773b1fbeea36af71dfed63160eca7a6"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33F8044-4407-4EBD-9173-1FC63A5798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cab52c9b-ab33-4221-8af9-54f8f2b86a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75252D-E591-453A-8164-E6940B4D4083}">
  <ds:schemaRefs>
    <ds:schemaRef ds:uri="http://purl.org/dc/dcmitype/"/>
    <ds:schemaRef ds:uri="http://schemas.microsoft.com/office/2006/documentManagement/types"/>
    <ds:schemaRef ds:uri="http://purl.org/dc/terms/"/>
    <ds:schemaRef ds:uri="http://schemas.microsoft.com/office/infopath/2007/PartnerControls"/>
    <ds:schemaRef ds:uri="6911e96c-4cc4-42d5-8e43-f93924cf6a05"/>
    <ds:schemaRef ds:uri="http://schemas.openxmlformats.org/package/2006/metadata/core-properties"/>
    <ds:schemaRef ds:uri="http://www.w3.org/XML/1998/namespace"/>
    <ds:schemaRef ds:uri="http://purl.org/dc/elements/1.1/"/>
    <ds:schemaRef ds:uri="cab52c9b-ab33-4221-8af9-54f8f2b86a80"/>
    <ds:schemaRef ds:uri="9c8a2b7b-0bee-4c48-b0a6-23db8982d3bc"/>
    <ds:schemaRef ds:uri="http://schemas.microsoft.com/office/2006/metadata/properties"/>
  </ds:schemaRefs>
</ds:datastoreItem>
</file>

<file path=customXml/itemProps3.xml><?xml version="1.0" encoding="utf-8"?>
<ds:datastoreItem xmlns:ds="http://schemas.openxmlformats.org/officeDocument/2006/customXml" ds:itemID="{1BE6CC85-CFD0-4BCF-91F2-0190070A1FC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2</Pages>
  <Words>880</Words>
  <Characters>5018</Characters>
  <Application>Microsoft Office Word</Application>
  <DocSecurity>0</DocSecurity>
  <Lines>41</Lines>
  <Paragraphs>1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Syuan Huang, Dr</dc:creator>
  <cp:keywords/>
  <dc:description/>
  <cp:lastModifiedBy>Bethany Yee</cp:lastModifiedBy>
  <cp:revision>7</cp:revision>
  <dcterms:created xsi:type="dcterms:W3CDTF">2025-02-17T04:33:00Z</dcterms:created>
  <dcterms:modified xsi:type="dcterms:W3CDTF">2025-08-14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ies>
</file>